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EE95FE" w14:textId="196DE1BD" w:rsidR="00C854C5" w:rsidRDefault="00BF57CE">
      <w:pPr>
        <w:rPr>
          <w:lang w:val="en-US"/>
        </w:rPr>
      </w:pPr>
      <w:r>
        <w:rPr>
          <w:lang w:val="en-US"/>
        </w:rPr>
        <w:t>Abstract</w:t>
      </w:r>
    </w:p>
    <w:p w14:paraId="2779D9EA" w14:textId="08A9C013" w:rsidR="00C854C5" w:rsidRDefault="00C854C5">
      <w:pPr>
        <w:rPr>
          <w:lang w:val="en-US"/>
        </w:rPr>
      </w:pPr>
    </w:p>
    <w:p w14:paraId="733A591D" w14:textId="34BD7668" w:rsidR="00C854C5" w:rsidRDefault="00C854C5" w:rsidP="00C854C5">
      <w:pPr>
        <w:pStyle w:val="ListParagraph"/>
        <w:numPr>
          <w:ilvl w:val="0"/>
          <w:numId w:val="7"/>
        </w:numPr>
        <w:rPr>
          <w:lang w:val="en-US"/>
        </w:rPr>
      </w:pPr>
      <w:r>
        <w:rPr>
          <w:lang w:val="en-US"/>
        </w:rPr>
        <w:t>Key messages</w:t>
      </w:r>
      <w:r w:rsidR="001305A8">
        <w:rPr>
          <w:lang w:val="en-US"/>
        </w:rPr>
        <w:t>:</w:t>
      </w:r>
    </w:p>
    <w:p w14:paraId="0BC0A030" w14:textId="7763D2AF" w:rsidR="00DF1E5D" w:rsidRPr="00DF1E5D" w:rsidRDefault="00C854C5" w:rsidP="00DF1E5D">
      <w:pPr>
        <w:pStyle w:val="ListParagraph"/>
        <w:numPr>
          <w:ilvl w:val="1"/>
          <w:numId w:val="7"/>
        </w:numPr>
        <w:rPr>
          <w:lang w:val="en-US"/>
        </w:rPr>
      </w:pPr>
      <w:r>
        <w:rPr>
          <w:lang w:val="en-US"/>
        </w:rPr>
        <w:t>BP has lower T1E</w:t>
      </w:r>
      <w:r w:rsidR="00056458">
        <w:rPr>
          <w:lang w:val="en-US"/>
        </w:rPr>
        <w:t xml:space="preserve"> with skewed data </w:t>
      </w:r>
      <w:r>
        <w:rPr>
          <w:lang w:val="en-US"/>
        </w:rPr>
        <w:t xml:space="preserve">than </w:t>
      </w:r>
      <w:proofErr w:type="spellStart"/>
      <w:r>
        <w:rPr>
          <w:lang w:val="en-US"/>
        </w:rPr>
        <w:t>Levene</w:t>
      </w:r>
      <w:proofErr w:type="spellEnd"/>
      <w:r w:rsidR="001F4FB5">
        <w:rPr>
          <w:lang w:val="en-US"/>
        </w:rPr>
        <w:t xml:space="preserve"> (but also lower power with kurtosis)</w:t>
      </w:r>
    </w:p>
    <w:p w14:paraId="684F413F" w14:textId="7C1C7396" w:rsidR="002D5878" w:rsidRDefault="002D5878" w:rsidP="00E14B91">
      <w:pPr>
        <w:pStyle w:val="ListParagraph"/>
        <w:numPr>
          <w:ilvl w:val="1"/>
          <w:numId w:val="7"/>
        </w:numPr>
        <w:rPr>
          <w:lang w:val="en-US"/>
        </w:rPr>
      </w:pPr>
      <w:r>
        <w:rPr>
          <w:lang w:val="en-US"/>
        </w:rPr>
        <w:t>Software &amp; summary statistics</w:t>
      </w:r>
    </w:p>
    <w:p w14:paraId="42763019" w14:textId="702591B5" w:rsidR="00F51075" w:rsidRDefault="00F51075" w:rsidP="00E14B91">
      <w:pPr>
        <w:pStyle w:val="ListParagraph"/>
        <w:numPr>
          <w:ilvl w:val="1"/>
          <w:numId w:val="7"/>
        </w:numPr>
        <w:rPr>
          <w:lang w:val="en-US"/>
        </w:rPr>
      </w:pPr>
      <w:proofErr w:type="spellStart"/>
      <w:r>
        <w:rPr>
          <w:lang w:val="en-US"/>
        </w:rPr>
        <w:t>GxG</w:t>
      </w:r>
      <w:proofErr w:type="spellEnd"/>
      <w:r>
        <w:rPr>
          <w:lang w:val="en-US"/>
        </w:rPr>
        <w:t xml:space="preserve"> effects</w:t>
      </w:r>
    </w:p>
    <w:p w14:paraId="6C53C430" w14:textId="5EB5200C" w:rsidR="00F51075" w:rsidRPr="00F51075" w:rsidRDefault="00F51075" w:rsidP="00E14B91">
      <w:pPr>
        <w:pStyle w:val="ListParagraph"/>
        <w:numPr>
          <w:ilvl w:val="1"/>
          <w:numId w:val="7"/>
        </w:numPr>
        <w:rPr>
          <w:lang w:val="en-US"/>
        </w:rPr>
      </w:pPr>
      <w:proofErr w:type="spellStart"/>
      <w:r>
        <w:rPr>
          <w:lang w:val="en-US"/>
        </w:rPr>
        <w:t>GxE</w:t>
      </w:r>
      <w:proofErr w:type="spellEnd"/>
      <w:r>
        <w:rPr>
          <w:lang w:val="en-US"/>
        </w:rPr>
        <w:t xml:space="preserve"> effects</w:t>
      </w:r>
    </w:p>
    <w:p w14:paraId="33EE0081" w14:textId="4C9636A5" w:rsidR="00BF57CE" w:rsidRDefault="00BF57CE">
      <w:pPr>
        <w:rPr>
          <w:lang w:val="en-US"/>
        </w:rPr>
      </w:pPr>
    </w:p>
    <w:p w14:paraId="54D7C7A8" w14:textId="75135CBB" w:rsidR="00BF57CE" w:rsidRDefault="00BF57CE">
      <w:pPr>
        <w:rPr>
          <w:lang w:val="en-US"/>
        </w:rPr>
      </w:pPr>
      <w:r>
        <w:rPr>
          <w:lang w:val="en-US"/>
        </w:rPr>
        <w:t>Introduction</w:t>
      </w:r>
    </w:p>
    <w:p w14:paraId="46FF3DCD" w14:textId="77777777" w:rsidR="00B221B3" w:rsidRPr="00B221B3" w:rsidRDefault="00B221B3" w:rsidP="00BF57CE">
      <w:pPr>
        <w:rPr>
          <w:lang w:val="en-US"/>
        </w:rPr>
      </w:pPr>
    </w:p>
    <w:p w14:paraId="105E6F03" w14:textId="61ED2AFB" w:rsidR="00C854C5" w:rsidRDefault="00943E65" w:rsidP="00943E65">
      <w:pPr>
        <w:rPr>
          <w:lang w:val="en-US"/>
        </w:rPr>
      </w:pPr>
      <w:r>
        <w:rPr>
          <w:lang w:val="en-US"/>
        </w:rPr>
        <w:t>Results</w:t>
      </w:r>
    </w:p>
    <w:p w14:paraId="6296C529" w14:textId="4D1697E6" w:rsidR="006730C3" w:rsidRDefault="006730C3" w:rsidP="00943E65">
      <w:pPr>
        <w:rPr>
          <w:lang w:val="en-US"/>
        </w:rPr>
      </w:pPr>
    </w:p>
    <w:p w14:paraId="76CE42DF" w14:textId="3DF46BA6" w:rsidR="006730C3" w:rsidRDefault="00682AD9" w:rsidP="00943E65">
      <w:pPr>
        <w:rPr>
          <w:i/>
          <w:iCs/>
          <w:lang w:val="en-US"/>
        </w:rPr>
      </w:pPr>
      <w:r>
        <w:rPr>
          <w:i/>
          <w:iCs/>
          <w:lang w:val="en-US"/>
        </w:rPr>
        <w:t>Heteroscedasticity test</w:t>
      </w:r>
    </w:p>
    <w:p w14:paraId="64D281C4" w14:textId="7AC91A76" w:rsidR="007C322A" w:rsidRDefault="007C322A" w:rsidP="00943E65">
      <w:pPr>
        <w:rPr>
          <w:i/>
          <w:iCs/>
          <w:lang w:val="en-US"/>
        </w:rPr>
      </w:pPr>
    </w:p>
    <w:p w14:paraId="10090E0A" w14:textId="3C27C713" w:rsidR="007C322A" w:rsidRDefault="007C322A" w:rsidP="007C322A">
      <w:pPr>
        <w:pStyle w:val="ListParagraph"/>
        <w:numPr>
          <w:ilvl w:val="0"/>
          <w:numId w:val="7"/>
        </w:numPr>
        <w:rPr>
          <w:lang w:val="en-US"/>
        </w:rPr>
      </w:pPr>
      <w:r w:rsidRPr="007C322A">
        <w:rPr>
          <w:lang w:val="en-US"/>
        </w:rPr>
        <w:softHyphen/>
      </w:r>
      <w:r>
        <w:rPr>
          <w:lang w:val="en-US"/>
        </w:rPr>
        <w:t>Describe B-P effect estimate</w:t>
      </w:r>
      <w:r w:rsidR="00CD73C2">
        <w:rPr>
          <w:lang w:val="en-US"/>
        </w:rPr>
        <w:t xml:space="preserve"> and that OSCA cannot describe with linear effect</w:t>
      </w:r>
    </w:p>
    <w:p w14:paraId="66302C8F" w14:textId="7D0C7F71" w:rsidR="00CD73C2" w:rsidRDefault="00CD73C2" w:rsidP="006A6B66">
      <w:pPr>
        <w:pStyle w:val="ListParagraph"/>
        <w:numPr>
          <w:ilvl w:val="0"/>
          <w:numId w:val="7"/>
        </w:numPr>
        <w:rPr>
          <w:lang w:val="en-US"/>
        </w:rPr>
      </w:pPr>
      <w:r>
        <w:rPr>
          <w:lang w:val="en-US"/>
        </w:rPr>
        <w:t>Benefit of using continuous genotypes and covariates</w:t>
      </w:r>
    </w:p>
    <w:p w14:paraId="63820EF4" w14:textId="18334F58" w:rsidR="0047712C" w:rsidRDefault="0047712C" w:rsidP="006A6B66">
      <w:pPr>
        <w:pStyle w:val="ListParagraph"/>
        <w:numPr>
          <w:ilvl w:val="0"/>
          <w:numId w:val="7"/>
        </w:numPr>
        <w:rPr>
          <w:lang w:val="en-US"/>
        </w:rPr>
      </w:pPr>
      <w:proofErr w:type="spellStart"/>
      <w:r>
        <w:rPr>
          <w:lang w:val="en-US"/>
        </w:rPr>
        <w:t>Maths</w:t>
      </w:r>
      <w:proofErr w:type="spellEnd"/>
      <w:r>
        <w:rPr>
          <w:lang w:val="en-US"/>
        </w:rPr>
        <w:t xml:space="preserve"> of both methods</w:t>
      </w:r>
    </w:p>
    <w:p w14:paraId="0377AC2D" w14:textId="3E81BBA2" w:rsidR="00310D1C" w:rsidRPr="006A6B66" w:rsidRDefault="00310D1C" w:rsidP="006A6B66">
      <w:pPr>
        <w:pStyle w:val="ListParagraph"/>
        <w:numPr>
          <w:ilvl w:val="0"/>
          <w:numId w:val="7"/>
        </w:numPr>
        <w:rPr>
          <w:lang w:val="en-US"/>
        </w:rPr>
      </w:pPr>
      <w:r>
        <w:rPr>
          <w:lang w:val="en-US"/>
        </w:rPr>
        <w:t>Software for B-P model</w:t>
      </w:r>
    </w:p>
    <w:p w14:paraId="5054BA38" w14:textId="5D78E90F" w:rsidR="008547EC" w:rsidRDefault="008547EC" w:rsidP="00943E65">
      <w:pPr>
        <w:rPr>
          <w:i/>
          <w:iCs/>
          <w:lang w:val="en-US"/>
        </w:rPr>
      </w:pPr>
    </w:p>
    <w:p w14:paraId="25754DED" w14:textId="19A4D251" w:rsidR="00986AF6" w:rsidRDefault="00477CE5" w:rsidP="00943E65">
      <w:pPr>
        <w:rPr>
          <w:i/>
          <w:iCs/>
          <w:lang w:val="en-US"/>
        </w:rPr>
      </w:pPr>
      <w:r w:rsidRPr="00D161DA">
        <w:rPr>
          <w:i/>
          <w:iCs/>
          <w:lang w:val="en-US"/>
        </w:rPr>
        <w:t>Power and type 1 error</w:t>
      </w:r>
    </w:p>
    <w:p w14:paraId="632522B3" w14:textId="22B10C7D" w:rsidR="00A874BF" w:rsidRDefault="00A874BF" w:rsidP="00943E65">
      <w:pPr>
        <w:rPr>
          <w:i/>
          <w:iCs/>
          <w:lang w:val="en-US"/>
        </w:rPr>
      </w:pPr>
    </w:p>
    <w:p w14:paraId="0E0AA8AA" w14:textId="3100C56D" w:rsidR="006E2FD2" w:rsidRDefault="007254D4" w:rsidP="00943E65">
      <w:pPr>
        <w:rPr>
          <w:lang w:val="en-US"/>
        </w:rPr>
      </w:pPr>
      <w:r>
        <w:rPr>
          <w:lang w:val="en-US"/>
        </w:rPr>
        <w:t>S</w:t>
      </w:r>
      <w:r w:rsidR="00877330">
        <w:rPr>
          <w:lang w:val="en-US"/>
        </w:rPr>
        <w:t xml:space="preserve">tatistical power </w:t>
      </w:r>
      <w:r w:rsidR="0021538B">
        <w:rPr>
          <w:lang w:val="en-US"/>
        </w:rPr>
        <w:t xml:space="preserve">of </w:t>
      </w:r>
      <w:r w:rsidR="00877330">
        <w:rPr>
          <w:lang w:val="en-US"/>
        </w:rPr>
        <w:t xml:space="preserve">the Breusch-Pagan test and </w:t>
      </w:r>
      <w:proofErr w:type="spellStart"/>
      <w:r w:rsidR="00877330">
        <w:rPr>
          <w:lang w:val="en-US"/>
        </w:rPr>
        <w:t>Levene’s</w:t>
      </w:r>
      <w:proofErr w:type="spellEnd"/>
      <w:r w:rsidR="00877330">
        <w:rPr>
          <w:lang w:val="en-US"/>
        </w:rPr>
        <w:t xml:space="preserve"> test (implemented in OSCA</w:t>
      </w:r>
      <w:r w:rsidR="00595C26">
        <w:rPr>
          <w:lang w:val="en-US"/>
        </w:rPr>
        <w:t xml:space="preserve"> </w:t>
      </w:r>
      <w:r w:rsidR="005C15E2">
        <w:rPr>
          <w:lang w:val="en-US"/>
        </w:rPr>
        <w:fldChar w:fldCharType="begin" w:fldLock="1"/>
      </w:r>
      <w:r w:rsidR="003B1236">
        <w:rPr>
          <w:lang w:val="en-US"/>
        </w:rPr>
        <w:instrText>ADDIN CSL_CITATION {"citationItems":[{"id":"ITEM-1","itemData":{"DOI":"10.1126/sciadv.aaw3538","ISSN":"2375-2548","PMID":"31453325","abstract":" Genotype-by-environment interaction (GEI) is a fundamental component in understanding complex trait variation. However, it remains challenging to identify genetic variants with GEI effects in humans largely because of the small effect sizes and the difficulty of monitoring environmental fluctuations. Here, we demonstrate that GEI can be inferred from genetic variants associated with phenotypic variability in a large sample without the need of measuring environmental factors. We performed a genome-wide variance quantitative trait locus (vQTL) analysis of ~5.6 million variants on 348,501 unrelated individuals of European ancestry for 13 quantitative traits in the UK Biobank and identified 75 significant vQTLs with P &lt; 2.0 × 10 −9 for 9 traits, especially for those related to obesity. Direct GEI analysis with five environmental factors showed that the vQTLs were strongly enriched with GEI effects. Our results indicate pervasive GEI effects for obesity-related traits and demonstrate the detection of GEI without environmental data. ","author":[{"dropping-particle":"","family":"Wang","given":"Huanwei","non-dropping-particle":"","parse-names":false,"suffix":""},{"dropping-particle":"","family":"Zhang","given":"Futao","non-dropping-particle":"","parse-names":false,"suffix":""},{"dropping-particle":"","family":"Zeng","given":"Jian","non-dropping-particle":"","parse-names":false,"suffix":""},{"dropping-particle":"","family":"Wu","given":"Yang","non-dropping-particle":"","parse-names":false,"suffix":""},{"dropping-particle":"","family":"Kemper","given":"Kathryn E.","non-dropping-particle":"","parse-names":false,"suffix":""},{"dropping-particle":"","family":"Xue","given":"Angli","non-dropping-particle":"","parse-names":false,"suffix":""},{"dropping-particle":"","family":"Zhang","given":"Min","non-dropping-particle":"","parse-names":false,"suffix":""},{"dropping-particle":"","family":"Powell","given":"Joseph E.","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McRae","given":"Allan F.","non-dropping-particle":"","parse-names":false,"suffix":""},{"dropping-particle":"","family":"Yang","given":"Jian","non-dropping-particle":"","parse-names":false,"suffix":""}],"container-title":"Science Advances","id":"ITEM-1","issue":"8","issued":{"date-parts":[["2019","8"]]},"page":"eaaw3538","publisher":"American Association for the Advancement of Science (AAAS)","title":"Genotype-by-environment interactions inferred from genetic effects on phenotypic variability in the UK Biobank","type":"article-journal","volume":"5"},"uris":["http://www.mendeley.com/documents/?uuid=e3bae29a-5149-3af6-b719-d326c4ae8f05"]}],"mendeley":{"formattedCitation":"[1]","plainTextFormattedCitation":"[1]","previouslyFormattedCitation":"[1]"},"properties":{"noteIndex":0},"schema":"https://github.com/citation-style-language/schema/raw/master/csl-citation.json"}</w:instrText>
      </w:r>
      <w:r w:rsidR="005C15E2">
        <w:rPr>
          <w:lang w:val="en-US"/>
        </w:rPr>
        <w:fldChar w:fldCharType="separate"/>
      </w:r>
      <w:r w:rsidR="005C15E2" w:rsidRPr="005C15E2">
        <w:rPr>
          <w:noProof/>
          <w:lang w:val="en-US"/>
        </w:rPr>
        <w:t>[1]</w:t>
      </w:r>
      <w:r w:rsidR="005C15E2">
        <w:rPr>
          <w:lang w:val="en-US"/>
        </w:rPr>
        <w:fldChar w:fldCharType="end"/>
      </w:r>
      <w:r w:rsidR="00877330">
        <w:rPr>
          <w:lang w:val="en-US"/>
        </w:rPr>
        <w:t xml:space="preserve">) </w:t>
      </w:r>
      <w:r w:rsidR="00890397">
        <w:rPr>
          <w:lang w:val="en-US"/>
        </w:rPr>
        <w:t xml:space="preserve">were </w:t>
      </w:r>
      <w:r w:rsidR="00877330">
        <w:rPr>
          <w:lang w:val="en-US"/>
        </w:rPr>
        <w:t>comparable when the trait residual</w:t>
      </w:r>
      <w:r w:rsidR="00BA4034">
        <w:rPr>
          <w:lang w:val="en-US"/>
        </w:rPr>
        <w:t>s</w:t>
      </w:r>
      <w:r w:rsidR="00877330">
        <w:rPr>
          <w:lang w:val="en-US"/>
        </w:rPr>
        <w:t xml:space="preserve"> </w:t>
      </w:r>
      <w:r w:rsidR="00BA4034">
        <w:rPr>
          <w:lang w:val="en-US"/>
        </w:rPr>
        <w:t xml:space="preserve">were </w:t>
      </w:r>
      <w:r w:rsidR="00877330">
        <w:rPr>
          <w:lang w:val="en-US"/>
        </w:rPr>
        <w:t>normal</w:t>
      </w:r>
      <w:r w:rsidR="00BA4034">
        <w:rPr>
          <w:lang w:val="en-US"/>
        </w:rPr>
        <w:t>ly distributed</w:t>
      </w:r>
      <w:r w:rsidR="00183390">
        <w:rPr>
          <w:lang w:val="en-US"/>
        </w:rPr>
        <w:t xml:space="preserve"> (</w:t>
      </w:r>
      <w:r w:rsidR="00183390" w:rsidRPr="00183390">
        <w:rPr>
          <w:b/>
          <w:bCs/>
          <w:lang w:val="en-US"/>
        </w:rPr>
        <w:t>Figure 1</w:t>
      </w:r>
      <w:r w:rsidR="00183390">
        <w:rPr>
          <w:lang w:val="en-US"/>
        </w:rPr>
        <w:t>)</w:t>
      </w:r>
      <w:r w:rsidR="00877330">
        <w:rPr>
          <w:lang w:val="en-US"/>
        </w:rPr>
        <w:t xml:space="preserve">. </w:t>
      </w:r>
      <w:r w:rsidR="00A04F46">
        <w:rPr>
          <w:lang w:val="en-US"/>
        </w:rPr>
        <w:t xml:space="preserve">Positive skew </w:t>
      </w:r>
      <w:r w:rsidR="00EF2F00">
        <w:rPr>
          <w:lang w:val="en-US"/>
        </w:rPr>
        <w:t xml:space="preserve">and kurtosis </w:t>
      </w:r>
      <w:r w:rsidR="00A04F46">
        <w:rPr>
          <w:lang w:val="en-US"/>
        </w:rPr>
        <w:t>introduced through use of log</w:t>
      </w:r>
      <w:r w:rsidR="000F5906">
        <w:rPr>
          <w:lang w:val="en-US"/>
        </w:rPr>
        <w:t>-</w:t>
      </w:r>
      <w:r w:rsidR="00A04F46">
        <w:rPr>
          <w:lang w:val="en-US"/>
        </w:rPr>
        <w:t xml:space="preserve">normal </w:t>
      </w:r>
      <w:r w:rsidR="00EF2F00">
        <w:rPr>
          <w:lang w:val="en-US"/>
        </w:rPr>
        <w:t>and t</w:t>
      </w:r>
      <w:r w:rsidR="00965D55">
        <w:rPr>
          <w:lang w:val="en-US"/>
        </w:rPr>
        <w:t>-distribution residuals</w:t>
      </w:r>
      <w:r w:rsidR="00EF2F00">
        <w:rPr>
          <w:lang w:val="en-US"/>
        </w:rPr>
        <w:t>, respectively</w:t>
      </w:r>
      <w:r w:rsidR="00A04F46">
        <w:rPr>
          <w:lang w:val="en-US"/>
        </w:rPr>
        <w:t xml:space="preserve"> </w:t>
      </w:r>
      <w:r w:rsidR="00E856C2">
        <w:rPr>
          <w:lang w:val="en-US"/>
        </w:rPr>
        <w:t xml:space="preserve">reduced </w:t>
      </w:r>
      <w:r w:rsidR="00EF2F00">
        <w:rPr>
          <w:lang w:val="en-US"/>
        </w:rPr>
        <w:t>power</w:t>
      </w:r>
      <w:r w:rsidR="00E856C2">
        <w:rPr>
          <w:lang w:val="en-US"/>
        </w:rPr>
        <w:t xml:space="preserve"> </w:t>
      </w:r>
      <w:r w:rsidR="00EC77D3">
        <w:rPr>
          <w:lang w:val="en-US"/>
        </w:rPr>
        <w:t>of</w:t>
      </w:r>
      <w:r w:rsidR="00074F2A">
        <w:rPr>
          <w:lang w:val="en-US"/>
        </w:rPr>
        <w:t xml:space="preserve"> both methods but </w:t>
      </w:r>
      <w:r w:rsidR="00D842C8">
        <w:rPr>
          <w:lang w:val="en-US"/>
        </w:rPr>
        <w:t xml:space="preserve">the effect </w:t>
      </w:r>
      <w:r w:rsidR="00E856C2">
        <w:rPr>
          <w:lang w:val="en-US"/>
        </w:rPr>
        <w:t xml:space="preserve">was more </w:t>
      </w:r>
      <w:r w:rsidR="00074F2A">
        <w:rPr>
          <w:lang w:val="en-US"/>
        </w:rPr>
        <w:t xml:space="preserve">pronounced </w:t>
      </w:r>
      <w:r w:rsidR="00D842C8">
        <w:rPr>
          <w:lang w:val="en-US"/>
        </w:rPr>
        <w:t xml:space="preserve">with </w:t>
      </w:r>
      <w:r w:rsidR="00EF2F00">
        <w:rPr>
          <w:lang w:val="en-US"/>
        </w:rPr>
        <w:t>Breusch-Pagan</w:t>
      </w:r>
      <w:r w:rsidR="00E8061D">
        <w:rPr>
          <w:lang w:val="en-US"/>
        </w:rPr>
        <w:t xml:space="preserve">. We found </w:t>
      </w:r>
      <w:r w:rsidR="008F14F9">
        <w:rPr>
          <w:lang w:val="en-US"/>
        </w:rPr>
        <w:t xml:space="preserve">both methods had elevated </w:t>
      </w:r>
      <w:r w:rsidR="00E8061D">
        <w:rPr>
          <w:lang w:val="en-US"/>
        </w:rPr>
        <w:t xml:space="preserve">type I error </w:t>
      </w:r>
      <w:r w:rsidR="005F1DA6">
        <w:rPr>
          <w:lang w:val="en-US"/>
        </w:rPr>
        <w:t xml:space="preserve">under </w:t>
      </w:r>
      <w:r w:rsidR="00E8061D">
        <w:rPr>
          <w:lang w:val="en-US"/>
        </w:rPr>
        <w:t>non-normal</w:t>
      </w:r>
      <w:r w:rsidR="008F5D9C">
        <w:rPr>
          <w:lang w:val="en-US"/>
        </w:rPr>
        <w:t>ity</w:t>
      </w:r>
      <w:r w:rsidR="00E8061D">
        <w:rPr>
          <w:lang w:val="en-US"/>
        </w:rPr>
        <w:t xml:space="preserve"> </w:t>
      </w:r>
      <w:r w:rsidR="008F14F9">
        <w:rPr>
          <w:lang w:val="en-US"/>
        </w:rPr>
        <w:t xml:space="preserve">when </w:t>
      </w:r>
      <w:r w:rsidR="00E8061D">
        <w:rPr>
          <w:lang w:val="en-US"/>
        </w:rPr>
        <w:t>the minor allele frequency was low</w:t>
      </w:r>
      <w:r w:rsidR="00F51CFE">
        <w:rPr>
          <w:lang w:val="en-US"/>
        </w:rPr>
        <w:t xml:space="preserve"> (MAF; </w:t>
      </w:r>
      <w:r w:rsidR="00CA18EF" w:rsidRPr="00CA18EF">
        <w:rPr>
          <w:b/>
          <w:bCs/>
          <w:lang w:val="en-US"/>
        </w:rPr>
        <w:t>Supplementary Figures 1 &amp; 2</w:t>
      </w:r>
      <w:r w:rsidR="00E8061D">
        <w:rPr>
          <w:lang w:val="en-US"/>
        </w:rPr>
        <w:t>)</w:t>
      </w:r>
      <w:r w:rsidR="008F14F9">
        <w:rPr>
          <w:lang w:val="en-US"/>
        </w:rPr>
        <w:t>,</w:t>
      </w:r>
      <w:r w:rsidR="00E8061D">
        <w:rPr>
          <w:lang w:val="en-US"/>
        </w:rPr>
        <w:t xml:space="preserve"> presumably due to the presence of outliers</w:t>
      </w:r>
      <w:r w:rsidR="00F51CFE">
        <w:rPr>
          <w:lang w:val="en-US"/>
        </w:rPr>
        <w:t xml:space="preserve">. At higher MAF (20%) </w:t>
      </w:r>
      <w:r w:rsidR="00BF0ACF">
        <w:rPr>
          <w:lang w:val="en-US"/>
        </w:rPr>
        <w:t>Breusch-Pagan</w:t>
      </w:r>
      <w:r w:rsidR="0022311E">
        <w:rPr>
          <w:lang w:val="en-US"/>
        </w:rPr>
        <w:t xml:space="preserve"> was well-controlled using mixed-normal but showed some elevation with log-normal.</w:t>
      </w:r>
      <w:r w:rsidR="002B2470">
        <w:rPr>
          <w:lang w:val="en-US"/>
        </w:rPr>
        <w:t xml:space="preserve"> </w:t>
      </w:r>
      <w:r w:rsidR="0022311E">
        <w:rPr>
          <w:lang w:val="en-US"/>
        </w:rPr>
        <w:t xml:space="preserve">OSCA had </w:t>
      </w:r>
      <w:r w:rsidR="001451F6">
        <w:rPr>
          <w:lang w:val="en-US"/>
        </w:rPr>
        <w:t xml:space="preserve">stronger </w:t>
      </w:r>
      <w:r w:rsidR="00605D80">
        <w:rPr>
          <w:lang w:val="en-US"/>
        </w:rPr>
        <w:t xml:space="preserve">type I error </w:t>
      </w:r>
      <w:r w:rsidR="0022311E">
        <w:rPr>
          <w:lang w:val="en-US"/>
        </w:rPr>
        <w:t>for log-normal and mixed normal which did not diminish at high MAF.</w:t>
      </w:r>
    </w:p>
    <w:p w14:paraId="3BDA612A" w14:textId="43CE4B2B" w:rsidR="00354B40" w:rsidRDefault="00354B40" w:rsidP="00943E65">
      <w:pPr>
        <w:rPr>
          <w:lang w:val="en-US"/>
        </w:rPr>
      </w:pPr>
    </w:p>
    <w:p w14:paraId="69A9402D" w14:textId="41397B2E" w:rsidR="0007695D" w:rsidRDefault="006D1CB6" w:rsidP="00943E65">
      <w:pPr>
        <w:rPr>
          <w:lang w:val="en-US"/>
        </w:rPr>
      </w:pPr>
      <w:r>
        <w:rPr>
          <w:lang w:val="en-US"/>
        </w:rPr>
        <w:t xml:space="preserve">One approach </w:t>
      </w:r>
      <w:r w:rsidR="00480F3E">
        <w:rPr>
          <w:lang w:val="en-US"/>
        </w:rPr>
        <w:t>to</w:t>
      </w:r>
      <w:r>
        <w:rPr>
          <w:lang w:val="en-US"/>
        </w:rPr>
        <w:t xml:space="preserve"> reduc</w:t>
      </w:r>
      <w:r w:rsidR="00A723A8">
        <w:rPr>
          <w:lang w:val="en-US"/>
        </w:rPr>
        <w:t xml:space="preserve">ing </w:t>
      </w:r>
      <w:r>
        <w:rPr>
          <w:lang w:val="en-US"/>
        </w:rPr>
        <w:t>outlier</w:t>
      </w:r>
      <w:r w:rsidR="00A723A8">
        <w:rPr>
          <w:lang w:val="en-US"/>
        </w:rPr>
        <w:t xml:space="preserve"> values</w:t>
      </w:r>
      <w:r w:rsidR="006969BA">
        <w:rPr>
          <w:lang w:val="en-US"/>
        </w:rPr>
        <w:t xml:space="preserve"> is </w:t>
      </w:r>
      <w:r w:rsidR="002C387E">
        <w:rPr>
          <w:lang w:val="en-US"/>
        </w:rPr>
        <w:t xml:space="preserve">to </w:t>
      </w:r>
      <w:r w:rsidR="00500DE9">
        <w:rPr>
          <w:lang w:val="en-US"/>
        </w:rPr>
        <w:t>apply</w:t>
      </w:r>
      <w:r w:rsidR="002C387E">
        <w:rPr>
          <w:lang w:val="en-US"/>
        </w:rPr>
        <w:t xml:space="preserve"> </w:t>
      </w:r>
      <w:r w:rsidR="00500DE9">
        <w:rPr>
          <w:lang w:val="en-US"/>
        </w:rPr>
        <w:t xml:space="preserve">a scale transformation such as rank inverse-normal transformation or </w:t>
      </w:r>
      <w:r w:rsidR="002C387E">
        <w:rPr>
          <w:lang w:val="en-US"/>
        </w:rPr>
        <w:t xml:space="preserve">by </w:t>
      </w:r>
      <w:r w:rsidR="00500DE9">
        <w:rPr>
          <w:lang w:val="en-US"/>
        </w:rPr>
        <w:t>taking the log, square</w:t>
      </w:r>
      <w:r w:rsidR="009F322E">
        <w:rPr>
          <w:lang w:val="en-US"/>
        </w:rPr>
        <w:t>-</w:t>
      </w:r>
      <w:r w:rsidR="00500DE9">
        <w:rPr>
          <w:lang w:val="en-US"/>
        </w:rPr>
        <w:t>root, or cube</w:t>
      </w:r>
      <w:r w:rsidR="009F322E">
        <w:rPr>
          <w:lang w:val="en-US"/>
        </w:rPr>
        <w:t>-</w:t>
      </w:r>
      <w:r w:rsidR="00500DE9">
        <w:rPr>
          <w:lang w:val="en-US"/>
        </w:rPr>
        <w:t>root. However,</w:t>
      </w:r>
      <w:r w:rsidR="006C2A3B">
        <w:rPr>
          <w:lang w:val="en-US"/>
        </w:rPr>
        <w:t xml:space="preserve"> </w:t>
      </w:r>
      <w:r w:rsidR="003F153F">
        <w:rPr>
          <w:lang w:val="en-US"/>
        </w:rPr>
        <w:t>these transformations</w:t>
      </w:r>
      <w:r w:rsidR="006C2A3B">
        <w:rPr>
          <w:lang w:val="en-US"/>
        </w:rPr>
        <w:t xml:space="preserve"> introduce a mean-variance relationship</w:t>
      </w:r>
      <w:r w:rsidR="00C21FFE">
        <w:rPr>
          <w:lang w:val="en-US"/>
        </w:rPr>
        <w:t xml:space="preserve"> </w:t>
      </w:r>
      <w:r w:rsidR="003F153F">
        <w:rPr>
          <w:lang w:val="en-US"/>
        </w:rPr>
        <w:t>whereby mean effects on natural scale introduce variance effects on the transformed scale.</w:t>
      </w:r>
      <w:r w:rsidR="00206C24">
        <w:rPr>
          <w:lang w:val="en-US"/>
        </w:rPr>
        <w:t xml:space="preserve"> Both methods </w:t>
      </w:r>
      <w:r w:rsidR="004E4A65">
        <w:rPr>
          <w:lang w:val="en-US"/>
        </w:rPr>
        <w:t xml:space="preserve">gave </w:t>
      </w:r>
      <w:r w:rsidR="007D469C">
        <w:rPr>
          <w:lang w:val="en-US"/>
        </w:rPr>
        <w:t xml:space="preserve">elevated type I error </w:t>
      </w:r>
      <w:r w:rsidR="00B63F9B">
        <w:rPr>
          <w:lang w:val="en-US"/>
        </w:rPr>
        <w:t xml:space="preserve">under simulation </w:t>
      </w:r>
      <w:r w:rsidR="00B271E9">
        <w:rPr>
          <w:lang w:val="en-US"/>
        </w:rPr>
        <w:t xml:space="preserve">with </w:t>
      </w:r>
      <w:r w:rsidR="00C95FF9">
        <w:rPr>
          <w:lang w:val="en-US"/>
        </w:rPr>
        <w:t xml:space="preserve">a main effect </w:t>
      </w:r>
      <w:r w:rsidR="00716470">
        <w:rPr>
          <w:lang w:val="en-US"/>
        </w:rPr>
        <w:t xml:space="preserve">(detectable with 80% power) </w:t>
      </w:r>
      <w:r w:rsidR="00F36F4E">
        <w:rPr>
          <w:lang w:val="en-US"/>
        </w:rPr>
        <w:t xml:space="preserve">following scale transformation </w:t>
      </w:r>
      <w:r w:rsidR="007D469C">
        <w:rPr>
          <w:lang w:val="en-US"/>
        </w:rPr>
        <w:t>(</w:t>
      </w:r>
      <w:r w:rsidR="007D469C" w:rsidRPr="007D469C">
        <w:rPr>
          <w:b/>
          <w:bCs/>
          <w:lang w:val="en-US"/>
        </w:rPr>
        <w:t>Supplementary Figures 3 &amp; 4</w:t>
      </w:r>
      <w:r w:rsidR="007D469C">
        <w:rPr>
          <w:lang w:val="en-US"/>
        </w:rPr>
        <w:t>).</w:t>
      </w:r>
    </w:p>
    <w:p w14:paraId="0C6D3827" w14:textId="77777777" w:rsidR="00EF2F00" w:rsidRPr="00EF2F00" w:rsidRDefault="00EF2F00" w:rsidP="00943E65">
      <w:pPr>
        <w:rPr>
          <w:lang w:val="en-US"/>
        </w:rPr>
      </w:pPr>
    </w:p>
    <w:p w14:paraId="5E13BB76" w14:textId="7D492BAC" w:rsidR="006E2FD2" w:rsidRDefault="006107ED" w:rsidP="00943E65">
      <w:pPr>
        <w:rPr>
          <w:i/>
          <w:iCs/>
          <w:lang w:val="en-US"/>
        </w:rPr>
      </w:pPr>
      <w:commentRangeStart w:id="0"/>
      <w:r>
        <w:rPr>
          <w:i/>
          <w:iCs/>
          <w:lang w:val="en-US"/>
        </w:rPr>
        <w:t>Variance GWAS in UK Biobank</w:t>
      </w:r>
      <w:commentRangeEnd w:id="0"/>
      <w:r w:rsidR="009D698A">
        <w:rPr>
          <w:rStyle w:val="CommentReference"/>
        </w:rPr>
        <w:commentReference w:id="0"/>
      </w:r>
    </w:p>
    <w:p w14:paraId="7B1D6995" w14:textId="6C0C4EBF" w:rsidR="00D402D6" w:rsidRDefault="00D402D6" w:rsidP="00943E65">
      <w:pPr>
        <w:rPr>
          <w:i/>
          <w:iCs/>
          <w:lang w:val="en-US"/>
        </w:rPr>
      </w:pPr>
    </w:p>
    <w:p w14:paraId="79BB882D" w14:textId="240F80E8" w:rsidR="00766C99" w:rsidRDefault="002F73CD" w:rsidP="00943E65">
      <w:pPr>
        <w:rPr>
          <w:lang w:val="en-US"/>
        </w:rPr>
      </w:pPr>
      <w:r>
        <w:rPr>
          <w:lang w:val="en-US"/>
        </w:rPr>
        <w:t xml:space="preserve">Almost all </w:t>
      </w:r>
      <w:r w:rsidR="00D402D6">
        <w:rPr>
          <w:lang w:val="en-US"/>
        </w:rPr>
        <w:t xml:space="preserve">30 biomarkers measured in UK Biobank showed </w:t>
      </w:r>
      <w:r w:rsidR="00BB55B4">
        <w:rPr>
          <w:lang w:val="en-US"/>
        </w:rPr>
        <w:t xml:space="preserve">strong </w:t>
      </w:r>
      <w:r w:rsidR="00D402D6">
        <w:rPr>
          <w:lang w:val="en-US"/>
        </w:rPr>
        <w:t xml:space="preserve">skew </w:t>
      </w:r>
      <w:r w:rsidR="00FA2B71">
        <w:rPr>
          <w:lang w:val="en-US"/>
        </w:rPr>
        <w:t>and/</w:t>
      </w:r>
      <w:r w:rsidR="00BB55B4">
        <w:rPr>
          <w:lang w:val="en-US"/>
        </w:rPr>
        <w:t xml:space="preserve">or </w:t>
      </w:r>
      <w:r w:rsidR="00D402D6">
        <w:rPr>
          <w:lang w:val="en-US"/>
        </w:rPr>
        <w:t>kurtosis (</w:t>
      </w:r>
      <w:r w:rsidR="00D402D6" w:rsidRPr="00D402D6">
        <w:rPr>
          <w:b/>
          <w:bCs/>
          <w:lang w:val="en-US"/>
        </w:rPr>
        <w:t>Supplementary Figures 5 &amp; 6</w:t>
      </w:r>
      <w:r w:rsidR="00D402D6">
        <w:rPr>
          <w:lang w:val="en-US"/>
        </w:rPr>
        <w:t>).</w:t>
      </w:r>
      <w:r w:rsidR="008F0A3B">
        <w:rPr>
          <w:lang w:val="en-US"/>
        </w:rPr>
        <w:t xml:space="preserve"> </w:t>
      </w:r>
      <w:r w:rsidR="006C22E7">
        <w:rPr>
          <w:lang w:val="en-US"/>
        </w:rPr>
        <w:t>To address the issue</w:t>
      </w:r>
      <w:r w:rsidR="00DE0A3A">
        <w:rPr>
          <w:lang w:val="en-US"/>
        </w:rPr>
        <w:t>s</w:t>
      </w:r>
      <w:r w:rsidR="006C22E7">
        <w:rPr>
          <w:lang w:val="en-US"/>
        </w:rPr>
        <w:t xml:space="preserve"> of outlier</w:t>
      </w:r>
      <w:r w:rsidR="00A60CE8">
        <w:rPr>
          <w:lang w:val="en-US"/>
        </w:rPr>
        <w:t>s</w:t>
      </w:r>
      <w:r w:rsidR="00C470F2">
        <w:rPr>
          <w:lang w:val="en-US"/>
        </w:rPr>
        <w:t xml:space="preserve"> measures </w:t>
      </w:r>
      <w:r w:rsidR="00A60CE8">
        <w:rPr>
          <w:lang w:val="en-US"/>
        </w:rPr>
        <w:t>on type I error</w:t>
      </w:r>
      <w:r w:rsidR="006C22E7">
        <w:rPr>
          <w:lang w:val="en-US"/>
        </w:rPr>
        <w:t>,</w:t>
      </w:r>
      <w:r w:rsidR="00453AA8">
        <w:rPr>
          <w:lang w:val="en-US"/>
        </w:rPr>
        <w:t xml:space="preserve"> W</w:t>
      </w:r>
      <w:r w:rsidR="00804EE2">
        <w:rPr>
          <w:lang w:val="en-US"/>
        </w:rPr>
        <w:t xml:space="preserve">ang et al </w:t>
      </w:r>
      <w:proofErr w:type="spellStart"/>
      <w:r w:rsidR="00804EE2">
        <w:rPr>
          <w:lang w:val="en-US"/>
        </w:rPr>
        <w:t>winsorize</w:t>
      </w:r>
      <w:r w:rsidR="006C22E7">
        <w:rPr>
          <w:lang w:val="en-US"/>
        </w:rPr>
        <w:t>d</w:t>
      </w:r>
      <w:proofErr w:type="spellEnd"/>
      <w:r w:rsidR="00804EE2">
        <w:rPr>
          <w:lang w:val="en-US"/>
        </w:rPr>
        <w:t xml:space="preserve"> traits by removing values +/- 5 SD from the mean however this approach </w:t>
      </w:r>
      <w:r w:rsidR="004C0789">
        <w:rPr>
          <w:lang w:val="en-US"/>
        </w:rPr>
        <w:t xml:space="preserve">reduces </w:t>
      </w:r>
      <w:r w:rsidR="00804EE2">
        <w:rPr>
          <w:lang w:val="en-US"/>
        </w:rPr>
        <w:t xml:space="preserve">power. </w:t>
      </w:r>
      <w:r w:rsidR="00D707B2">
        <w:rPr>
          <w:lang w:val="en-US"/>
        </w:rPr>
        <w:t>Alternative</w:t>
      </w:r>
      <w:r w:rsidR="0003381C">
        <w:rPr>
          <w:lang w:val="en-US"/>
        </w:rPr>
        <w:t>ly</w:t>
      </w:r>
      <w:r w:rsidR="00D707B2">
        <w:rPr>
          <w:lang w:val="en-US"/>
        </w:rPr>
        <w:t>, w</w:t>
      </w:r>
      <w:r w:rsidR="00804EE2">
        <w:rPr>
          <w:lang w:val="en-US"/>
        </w:rPr>
        <w:t xml:space="preserve">e decided to remove variants with a MAF less than 20% to preserve power </w:t>
      </w:r>
      <w:r w:rsidR="006068D9">
        <w:rPr>
          <w:lang w:val="en-US"/>
        </w:rPr>
        <w:t xml:space="preserve">while </w:t>
      </w:r>
      <w:r w:rsidR="00804EE2">
        <w:rPr>
          <w:lang w:val="en-US"/>
        </w:rPr>
        <w:t>also reduc</w:t>
      </w:r>
      <w:r w:rsidR="006068D9">
        <w:rPr>
          <w:lang w:val="en-US"/>
        </w:rPr>
        <w:t>ing</w:t>
      </w:r>
      <w:r w:rsidR="00804EE2">
        <w:rPr>
          <w:lang w:val="en-US"/>
        </w:rPr>
        <w:t xml:space="preserve"> multiple testing</w:t>
      </w:r>
      <w:r w:rsidR="000B03A7">
        <w:rPr>
          <w:lang w:val="en-US"/>
        </w:rPr>
        <w:t xml:space="preserve"> </w:t>
      </w:r>
      <w:r w:rsidR="00BB081D">
        <w:rPr>
          <w:lang w:val="en-US"/>
        </w:rPr>
        <w:t xml:space="preserve">although this </w:t>
      </w:r>
      <w:r w:rsidR="00A90030">
        <w:rPr>
          <w:lang w:val="en-US"/>
        </w:rPr>
        <w:t xml:space="preserve">comes </w:t>
      </w:r>
      <w:r w:rsidR="000B03A7">
        <w:rPr>
          <w:lang w:val="en-US"/>
        </w:rPr>
        <w:t xml:space="preserve">at the expense of reducing </w:t>
      </w:r>
      <w:r w:rsidR="00CC6C1F">
        <w:rPr>
          <w:lang w:val="en-US"/>
        </w:rPr>
        <w:t xml:space="preserve">genome </w:t>
      </w:r>
      <w:r w:rsidR="000B03A7">
        <w:rPr>
          <w:lang w:val="en-US"/>
        </w:rPr>
        <w:t>coverage.</w:t>
      </w:r>
    </w:p>
    <w:p w14:paraId="348DADBC" w14:textId="77777777" w:rsidR="00804EE2" w:rsidRDefault="00804EE2" w:rsidP="00943E65">
      <w:pPr>
        <w:rPr>
          <w:i/>
          <w:iCs/>
          <w:lang w:val="en-US"/>
        </w:rPr>
      </w:pPr>
    </w:p>
    <w:p w14:paraId="76E18B06" w14:textId="528371B7" w:rsidR="006C4D3A" w:rsidRDefault="00766C99" w:rsidP="00943E65">
      <w:pPr>
        <w:rPr>
          <w:lang w:val="en-US"/>
        </w:rPr>
      </w:pPr>
      <w:r>
        <w:rPr>
          <w:lang w:val="en-US"/>
        </w:rPr>
        <w:t xml:space="preserve">We applied the </w:t>
      </w:r>
      <w:r w:rsidR="0099565F">
        <w:rPr>
          <w:lang w:val="en-US"/>
        </w:rPr>
        <w:t xml:space="preserve">Breusch-Pagan test to </w:t>
      </w:r>
      <w:r w:rsidR="00C96704">
        <w:rPr>
          <w:lang w:val="en-US"/>
        </w:rPr>
        <w:t xml:space="preserve">estimate </w:t>
      </w:r>
      <w:r w:rsidR="00F3230B">
        <w:rPr>
          <w:lang w:val="en-US"/>
        </w:rPr>
        <w:t>SNP effect</w:t>
      </w:r>
      <w:r w:rsidR="00D902C5">
        <w:rPr>
          <w:lang w:val="en-US"/>
        </w:rPr>
        <w:t>s</w:t>
      </w:r>
      <w:r w:rsidR="00F3230B">
        <w:rPr>
          <w:lang w:val="en-US"/>
        </w:rPr>
        <w:t xml:space="preserve"> on the variance </w:t>
      </w:r>
      <w:r w:rsidR="00A6005A">
        <w:rPr>
          <w:lang w:val="en-US"/>
        </w:rPr>
        <w:t xml:space="preserve">of </w:t>
      </w:r>
      <w:r w:rsidR="00F3230B">
        <w:rPr>
          <w:lang w:val="en-US"/>
        </w:rPr>
        <w:t>biomarker</w:t>
      </w:r>
      <w:r w:rsidR="00597500">
        <w:rPr>
          <w:lang w:val="en-US"/>
        </w:rPr>
        <w:t xml:space="preserve"> concentration</w:t>
      </w:r>
      <w:r w:rsidR="00F3230B">
        <w:rPr>
          <w:lang w:val="en-US"/>
        </w:rPr>
        <w:t xml:space="preserve"> in </w:t>
      </w:r>
      <w:r w:rsidR="00AD262D">
        <w:rPr>
          <w:lang w:val="en-US"/>
        </w:rPr>
        <w:t xml:space="preserve">an unrelated white British subset of </w:t>
      </w:r>
      <w:r w:rsidR="00F3230B">
        <w:rPr>
          <w:lang w:val="en-US"/>
        </w:rPr>
        <w:t xml:space="preserve">UK Biobank </w:t>
      </w:r>
      <w:r w:rsidR="00AD262D">
        <w:rPr>
          <w:lang w:val="en-US"/>
        </w:rPr>
        <w:t xml:space="preserve">(n=337k) </w:t>
      </w:r>
      <w:r w:rsidR="00F3230B">
        <w:rPr>
          <w:lang w:val="en-US"/>
        </w:rPr>
        <w:t xml:space="preserve">adjusting for age, </w:t>
      </w:r>
      <w:r w:rsidR="00596958">
        <w:rPr>
          <w:lang w:val="en-US"/>
        </w:rPr>
        <w:t>sex,</w:t>
      </w:r>
      <w:r w:rsidR="00F3230B">
        <w:rPr>
          <w:lang w:val="en-US"/>
        </w:rPr>
        <w:t xml:space="preserve"> and top ten genetic principal components</w:t>
      </w:r>
      <w:r w:rsidR="00371AE4">
        <w:rPr>
          <w:lang w:val="en-US"/>
        </w:rPr>
        <w:t xml:space="preserve"> (</w:t>
      </w:r>
      <w:r w:rsidR="00371AE4" w:rsidRPr="00371AE4">
        <w:rPr>
          <w:b/>
          <w:bCs/>
          <w:lang w:val="en-US"/>
        </w:rPr>
        <w:t xml:space="preserve">Figure </w:t>
      </w:r>
      <w:r w:rsidR="00371AE4">
        <w:rPr>
          <w:b/>
          <w:bCs/>
          <w:lang w:val="en-US"/>
        </w:rPr>
        <w:t>2</w:t>
      </w:r>
      <w:r w:rsidR="00371AE4">
        <w:rPr>
          <w:lang w:val="en-US"/>
        </w:rPr>
        <w:t>)</w:t>
      </w:r>
      <w:r w:rsidR="00347AAF">
        <w:rPr>
          <w:lang w:val="en-US"/>
        </w:rPr>
        <w:t xml:space="preserve"> in both location and scale models</w:t>
      </w:r>
      <w:r w:rsidR="00F3230B">
        <w:rPr>
          <w:lang w:val="en-US"/>
        </w:rPr>
        <w:t xml:space="preserve">. </w:t>
      </w:r>
      <w:r w:rsidR="0030021C">
        <w:rPr>
          <w:lang w:val="en-US"/>
        </w:rPr>
        <w:t xml:space="preserve"> </w:t>
      </w:r>
      <w:r w:rsidR="00DD643B">
        <w:rPr>
          <w:lang w:val="en-US"/>
        </w:rPr>
        <w:t xml:space="preserve">In total we identified </w:t>
      </w:r>
      <w:r w:rsidR="00F314EA">
        <w:rPr>
          <w:lang w:val="en-US"/>
        </w:rPr>
        <w:t>154</w:t>
      </w:r>
      <w:r w:rsidR="00DD643B">
        <w:rPr>
          <w:lang w:val="en-US"/>
        </w:rPr>
        <w:t xml:space="preserve"> independent (R</w:t>
      </w:r>
      <w:r w:rsidR="00DD643B" w:rsidRPr="00DD643B">
        <w:rPr>
          <w:vertAlign w:val="superscript"/>
          <w:lang w:val="en-US"/>
        </w:rPr>
        <w:t>2</w:t>
      </w:r>
      <w:r w:rsidR="00DD643B">
        <w:rPr>
          <w:lang w:val="en-US"/>
        </w:rPr>
        <w:t xml:space="preserve"> &lt; 0.0</w:t>
      </w:r>
      <w:r w:rsidR="00510869">
        <w:rPr>
          <w:lang w:val="en-US"/>
        </w:rPr>
        <w:t>0</w:t>
      </w:r>
      <w:r w:rsidR="00DD643B">
        <w:rPr>
          <w:lang w:val="en-US"/>
        </w:rPr>
        <w:t>1) variance QTL (</w:t>
      </w:r>
      <w:proofErr w:type="spellStart"/>
      <w:r w:rsidR="00DD643B">
        <w:rPr>
          <w:lang w:val="en-US"/>
        </w:rPr>
        <w:t>vQTL</w:t>
      </w:r>
      <w:proofErr w:type="spellEnd"/>
      <w:r w:rsidR="00DD643B">
        <w:rPr>
          <w:lang w:val="en-US"/>
        </w:rPr>
        <w:t>)</w:t>
      </w:r>
      <w:r w:rsidR="00EE3C0C">
        <w:rPr>
          <w:lang w:val="en-US"/>
        </w:rPr>
        <w:t xml:space="preserve"> </w:t>
      </w:r>
      <w:r w:rsidR="009D194D">
        <w:rPr>
          <w:lang w:val="en-US"/>
        </w:rPr>
        <w:t xml:space="preserve">across 22/30 biomarkers </w:t>
      </w:r>
      <w:r w:rsidR="0085004A">
        <w:rPr>
          <w:lang w:val="en-US"/>
        </w:rPr>
        <w:t>(</w:t>
      </w:r>
      <w:r w:rsidR="0085004A" w:rsidRPr="0085004A">
        <w:rPr>
          <w:b/>
          <w:bCs/>
          <w:lang w:val="en-US"/>
        </w:rPr>
        <w:t>Supplementary Table 1</w:t>
      </w:r>
      <w:r w:rsidR="0085004A">
        <w:rPr>
          <w:lang w:val="en-US"/>
        </w:rPr>
        <w:t xml:space="preserve">) </w:t>
      </w:r>
      <w:r w:rsidR="00EE3C0C">
        <w:rPr>
          <w:lang w:val="en-US"/>
        </w:rPr>
        <w:t>using an experiment-wise P-value threshold of 1.67 x 10</w:t>
      </w:r>
      <w:r w:rsidR="00EE3C0C" w:rsidRPr="00EE3C0C">
        <w:rPr>
          <w:vertAlign w:val="superscript"/>
          <w:lang w:val="en-US"/>
        </w:rPr>
        <w:t>-9</w:t>
      </w:r>
      <w:r w:rsidR="00EE3C0C">
        <w:rPr>
          <w:lang w:val="en-US"/>
        </w:rPr>
        <w:t xml:space="preserve"> (5 x 10</w:t>
      </w:r>
      <w:r w:rsidR="00EE3C0C" w:rsidRPr="00EE3C0C">
        <w:rPr>
          <w:vertAlign w:val="superscript"/>
          <w:lang w:val="en-US"/>
        </w:rPr>
        <w:t>-8</w:t>
      </w:r>
      <w:r w:rsidR="00EE3C0C">
        <w:rPr>
          <w:lang w:val="en-US"/>
        </w:rPr>
        <w:t xml:space="preserve"> / 30)</w:t>
      </w:r>
      <w:r w:rsidR="00A23652">
        <w:rPr>
          <w:lang w:val="en-US"/>
        </w:rPr>
        <w:t>.</w:t>
      </w:r>
    </w:p>
    <w:p w14:paraId="0E0FBD37" w14:textId="77777777" w:rsidR="006C4D3A" w:rsidRDefault="006C4D3A" w:rsidP="00943E65">
      <w:pPr>
        <w:rPr>
          <w:lang w:val="en-US"/>
        </w:rPr>
      </w:pPr>
    </w:p>
    <w:p w14:paraId="4B4294ED" w14:textId="73F253EE" w:rsidR="00766C99" w:rsidRPr="00EE3C0C" w:rsidRDefault="00A23652" w:rsidP="00943E65">
      <w:pPr>
        <w:rPr>
          <w:lang w:val="en-US"/>
        </w:rPr>
      </w:pPr>
      <w:r>
        <w:rPr>
          <w:lang w:val="en-US"/>
        </w:rPr>
        <w:t xml:space="preserve">Colocalization of </w:t>
      </w:r>
      <w:proofErr w:type="spellStart"/>
      <w:r>
        <w:rPr>
          <w:lang w:val="en-US"/>
        </w:rPr>
        <w:t>vQTLs</w:t>
      </w:r>
      <w:proofErr w:type="spellEnd"/>
      <w:r>
        <w:rPr>
          <w:lang w:val="en-US"/>
        </w:rPr>
        <w:t xml:space="preserve"> with </w:t>
      </w:r>
      <w:r w:rsidR="00FE3B42">
        <w:rPr>
          <w:lang w:val="en-US"/>
        </w:rPr>
        <w:t xml:space="preserve">blood </w:t>
      </w:r>
      <w:proofErr w:type="spellStart"/>
      <w:r>
        <w:rPr>
          <w:lang w:val="en-US"/>
        </w:rPr>
        <w:t>eQTL</w:t>
      </w:r>
      <w:proofErr w:type="spellEnd"/>
      <w:r>
        <w:rPr>
          <w:lang w:val="en-US"/>
        </w:rPr>
        <w:t xml:space="preserve"> </w:t>
      </w:r>
      <w:r w:rsidR="00FE3B42">
        <w:rPr>
          <w:lang w:val="en-US"/>
        </w:rPr>
        <w:t xml:space="preserve">and </w:t>
      </w:r>
      <w:proofErr w:type="spellStart"/>
      <w:r>
        <w:rPr>
          <w:lang w:val="en-US"/>
        </w:rPr>
        <w:t>pQTL</w:t>
      </w:r>
      <w:proofErr w:type="spellEnd"/>
      <w:r>
        <w:rPr>
          <w:lang w:val="en-US"/>
        </w:rPr>
        <w:t xml:space="preserve"> data </w:t>
      </w:r>
      <w:r w:rsidR="00FB31FA">
        <w:rPr>
          <w:lang w:val="en-US"/>
        </w:rPr>
        <w:t xml:space="preserve">frequently </w:t>
      </w:r>
      <w:r>
        <w:rPr>
          <w:lang w:val="en-US"/>
        </w:rPr>
        <w:t xml:space="preserve">implicated different causal </w:t>
      </w:r>
      <w:r w:rsidR="004E70BA">
        <w:rPr>
          <w:lang w:val="en-US"/>
        </w:rPr>
        <w:t xml:space="preserve">loci </w:t>
      </w:r>
      <w:r>
        <w:rPr>
          <w:lang w:val="en-US"/>
        </w:rPr>
        <w:t xml:space="preserve">to the </w:t>
      </w:r>
      <w:r w:rsidR="00FB31FA">
        <w:rPr>
          <w:lang w:val="en-US"/>
        </w:rPr>
        <w:t xml:space="preserve">closest </w:t>
      </w:r>
      <w:r>
        <w:rPr>
          <w:lang w:val="en-US"/>
        </w:rPr>
        <w:t>gene</w:t>
      </w:r>
      <w:r w:rsidR="00903B29">
        <w:rPr>
          <w:lang w:val="en-US"/>
        </w:rPr>
        <w:t xml:space="preserve"> </w:t>
      </w:r>
      <w:r w:rsidR="00903B29">
        <w:rPr>
          <w:lang w:val="en-US"/>
        </w:rPr>
        <w:t>(</w:t>
      </w:r>
      <w:r w:rsidR="00903B29" w:rsidRPr="0085004A">
        <w:rPr>
          <w:b/>
          <w:bCs/>
          <w:lang w:val="en-US"/>
        </w:rPr>
        <w:t>Supplementary Table 1</w:t>
      </w:r>
      <w:r w:rsidR="00903B29">
        <w:rPr>
          <w:lang w:val="en-US"/>
        </w:rPr>
        <w:t>)</w:t>
      </w:r>
      <w:r>
        <w:rPr>
          <w:lang w:val="en-US"/>
        </w:rPr>
        <w:t>.</w:t>
      </w:r>
      <w:r w:rsidR="0077598C">
        <w:rPr>
          <w:lang w:val="en-US"/>
        </w:rPr>
        <w:t xml:space="preserve"> Interestingly, a</w:t>
      </w:r>
      <w:r w:rsidR="00BE7423">
        <w:rPr>
          <w:lang w:val="en-US"/>
        </w:rPr>
        <w:t>mong these findings were</w:t>
      </w:r>
      <w:r w:rsidR="00C527BF">
        <w:rPr>
          <w:lang w:val="en-US"/>
        </w:rPr>
        <w:t xml:space="preserve"> </w:t>
      </w:r>
      <w:r w:rsidR="00423A0A">
        <w:rPr>
          <w:lang w:val="en-US"/>
        </w:rPr>
        <w:t>established</w:t>
      </w:r>
      <w:r w:rsidR="00C527BF">
        <w:rPr>
          <w:lang w:val="en-US"/>
        </w:rPr>
        <w:t xml:space="preserve"> drug target</w:t>
      </w:r>
      <w:r w:rsidR="005D6E09">
        <w:rPr>
          <w:lang w:val="en-US"/>
        </w:rPr>
        <w:t>s</w:t>
      </w:r>
      <w:r w:rsidR="005E4750">
        <w:rPr>
          <w:lang w:val="en-US"/>
        </w:rPr>
        <w:t xml:space="preserve">. </w:t>
      </w:r>
      <w:r w:rsidR="00DC7646">
        <w:rPr>
          <w:lang w:val="en-US"/>
        </w:rPr>
        <w:t>F</w:t>
      </w:r>
      <w:r w:rsidR="00103700">
        <w:rPr>
          <w:lang w:val="en-US"/>
        </w:rPr>
        <w:t xml:space="preserve">urther analyses </w:t>
      </w:r>
      <w:r w:rsidR="00260863">
        <w:rPr>
          <w:lang w:val="en-US"/>
        </w:rPr>
        <w:t>restricting</w:t>
      </w:r>
      <w:r w:rsidR="00AC673F">
        <w:rPr>
          <w:lang w:val="en-US"/>
        </w:rPr>
        <w:t xml:space="preserve"> </w:t>
      </w:r>
      <w:proofErr w:type="spellStart"/>
      <w:r w:rsidR="00103700">
        <w:rPr>
          <w:lang w:val="en-US"/>
        </w:rPr>
        <w:t>vQTLs</w:t>
      </w:r>
      <w:proofErr w:type="spellEnd"/>
      <w:r w:rsidR="00103700">
        <w:rPr>
          <w:lang w:val="en-US"/>
        </w:rPr>
        <w:t xml:space="preserve"> within 1Mb of the coding region of drug target</w:t>
      </w:r>
      <w:r w:rsidR="00AC673F">
        <w:rPr>
          <w:lang w:val="en-US"/>
        </w:rPr>
        <w:t xml:space="preserve">s in </w:t>
      </w:r>
      <w:proofErr w:type="spellStart"/>
      <w:r w:rsidR="00AC673F">
        <w:rPr>
          <w:lang w:val="en-US"/>
        </w:rPr>
        <w:t>ChEMBL</w:t>
      </w:r>
      <w:proofErr w:type="spellEnd"/>
      <w:r w:rsidR="00AC673F">
        <w:rPr>
          <w:lang w:val="en-US"/>
        </w:rPr>
        <w:t xml:space="preserve"> </w:t>
      </w:r>
      <w:r w:rsidR="00EC0E38">
        <w:rPr>
          <w:lang w:val="en-US"/>
        </w:rPr>
        <w:t>identified</w:t>
      </w:r>
      <w:r w:rsidR="008D7836">
        <w:rPr>
          <w:lang w:val="en-US"/>
        </w:rPr>
        <w:t xml:space="preserve"> </w:t>
      </w:r>
      <w:proofErr w:type="spellStart"/>
      <w:r w:rsidR="008D7836">
        <w:rPr>
          <w:lang w:val="en-US"/>
        </w:rPr>
        <w:t>vQTL</w:t>
      </w:r>
      <w:proofErr w:type="spellEnd"/>
      <w:r w:rsidR="008D7836">
        <w:rPr>
          <w:lang w:val="en-US"/>
        </w:rPr>
        <w:t xml:space="preserve"> effects on</w:t>
      </w:r>
      <w:r w:rsidR="00EC0E38">
        <w:rPr>
          <w:lang w:val="en-US"/>
        </w:rPr>
        <w:t xml:space="preserve"> </w:t>
      </w:r>
      <w:r w:rsidR="00F4036E" w:rsidRPr="00F4036E">
        <w:rPr>
          <w:color w:val="FF0000"/>
          <w:lang w:val="en-US"/>
        </w:rPr>
        <w:t>X</w:t>
      </w:r>
      <w:r w:rsidR="00F4036E">
        <w:rPr>
          <w:lang w:val="en-US"/>
        </w:rPr>
        <w:t xml:space="preserve"> drug targets </w:t>
      </w:r>
      <w:r w:rsidR="00AC673F">
        <w:rPr>
          <w:lang w:val="en-US"/>
        </w:rPr>
        <w:t>(</w:t>
      </w:r>
      <w:r w:rsidR="00AC673F" w:rsidRPr="00AC673F">
        <w:rPr>
          <w:b/>
          <w:bCs/>
          <w:lang w:val="en-US"/>
        </w:rPr>
        <w:t>Table 1</w:t>
      </w:r>
      <w:r w:rsidR="00AC673F">
        <w:rPr>
          <w:lang w:val="en-US"/>
        </w:rPr>
        <w:t>).</w:t>
      </w:r>
      <w:r w:rsidR="00F4036E">
        <w:rPr>
          <w:lang w:val="en-US"/>
        </w:rPr>
        <w:t xml:space="preserve"> </w:t>
      </w:r>
      <w:r w:rsidR="00473044">
        <w:rPr>
          <w:lang w:val="en-US"/>
        </w:rPr>
        <w:t xml:space="preserve">One explanation </w:t>
      </w:r>
      <w:r w:rsidR="00F4036E">
        <w:rPr>
          <w:lang w:val="en-US"/>
        </w:rPr>
        <w:t xml:space="preserve">for these findings </w:t>
      </w:r>
      <w:r w:rsidR="00473044">
        <w:rPr>
          <w:lang w:val="en-US"/>
        </w:rPr>
        <w:t xml:space="preserve">is </w:t>
      </w:r>
      <w:r w:rsidR="003A52E8">
        <w:rPr>
          <w:lang w:val="en-US"/>
        </w:rPr>
        <w:t>subgroup effects of the gene product on biomarker concentration. This warrants further analyses to determine if the drug for which these targets proxy also have subgroup effects</w:t>
      </w:r>
      <w:r w:rsidR="00DD490D">
        <w:rPr>
          <w:lang w:val="en-US"/>
        </w:rPr>
        <w:t xml:space="preserve"> on biomarker concentration.</w:t>
      </w:r>
    </w:p>
    <w:p w14:paraId="017628CA" w14:textId="77777777" w:rsidR="00CC2CD4" w:rsidRDefault="00CC2CD4" w:rsidP="002C0194">
      <w:pPr>
        <w:rPr>
          <w:lang w:val="en-US"/>
        </w:rPr>
      </w:pPr>
    </w:p>
    <w:p w14:paraId="312FC923" w14:textId="1742F5F5" w:rsidR="00262F77" w:rsidRDefault="002C0194">
      <w:pPr>
        <w:rPr>
          <w:i/>
          <w:iCs/>
          <w:lang w:val="en-US"/>
        </w:rPr>
      </w:pPr>
      <w:r>
        <w:rPr>
          <w:i/>
          <w:iCs/>
          <w:lang w:val="en-US"/>
        </w:rPr>
        <w:t xml:space="preserve">Gene-gene </w:t>
      </w:r>
      <w:r w:rsidR="00535D57">
        <w:rPr>
          <w:i/>
          <w:iCs/>
          <w:lang w:val="en-US"/>
        </w:rPr>
        <w:t>and g</w:t>
      </w:r>
      <w:r w:rsidR="003E723A">
        <w:rPr>
          <w:i/>
          <w:iCs/>
          <w:lang w:val="en-US"/>
        </w:rPr>
        <w:t>ene-environment interaction</w:t>
      </w:r>
      <w:r w:rsidR="00CC2CD4">
        <w:rPr>
          <w:i/>
          <w:iCs/>
          <w:lang w:val="en-US"/>
        </w:rPr>
        <w:t>s</w:t>
      </w:r>
    </w:p>
    <w:p w14:paraId="7EE271D8" w14:textId="5036745D" w:rsidR="006A5852" w:rsidRDefault="006A5852">
      <w:pPr>
        <w:rPr>
          <w:i/>
          <w:iCs/>
          <w:lang w:val="en-US"/>
        </w:rPr>
      </w:pPr>
    </w:p>
    <w:p w14:paraId="541AE83A" w14:textId="3F44704E" w:rsidR="006A5852" w:rsidRPr="006A5852" w:rsidRDefault="006A5852">
      <w:pPr>
        <w:rPr>
          <w:lang w:val="en-US"/>
        </w:rPr>
      </w:pPr>
      <w:r>
        <w:rPr>
          <w:lang w:val="en-US"/>
        </w:rPr>
        <w:t xml:space="preserve">Top </w:t>
      </w:r>
      <w:proofErr w:type="spellStart"/>
      <w:r>
        <w:rPr>
          <w:lang w:val="en-US"/>
        </w:rPr>
        <w:t>vQTLs</w:t>
      </w:r>
      <w:proofErr w:type="spellEnd"/>
      <w:r w:rsidR="00462B7A">
        <w:rPr>
          <w:lang w:val="en-US"/>
        </w:rPr>
        <w:t xml:space="preserve"> </w:t>
      </w:r>
      <w:r w:rsidR="00310BD4">
        <w:rPr>
          <w:lang w:val="en-US"/>
        </w:rPr>
        <w:t xml:space="preserve">were tested for </w:t>
      </w:r>
      <w:r w:rsidR="00D64612">
        <w:rPr>
          <w:lang w:val="en-US"/>
        </w:rPr>
        <w:t xml:space="preserve">interaction effects </w:t>
      </w:r>
      <w:r w:rsidR="001C063F">
        <w:rPr>
          <w:lang w:val="en-US"/>
        </w:rPr>
        <w:t>on biomarker concentration modified by</w:t>
      </w:r>
      <w:r w:rsidR="00A27C60">
        <w:rPr>
          <w:lang w:val="en-US"/>
        </w:rPr>
        <w:t xml:space="preserve"> the remaining </w:t>
      </w:r>
      <w:proofErr w:type="spellStart"/>
      <w:r w:rsidR="00A27C60">
        <w:rPr>
          <w:lang w:val="en-US"/>
        </w:rPr>
        <w:t>vQTLs</w:t>
      </w:r>
      <w:proofErr w:type="spellEnd"/>
      <w:r w:rsidR="00A27C60">
        <w:rPr>
          <w:lang w:val="en-US"/>
        </w:rPr>
        <w:t xml:space="preserve"> at other loci (</w:t>
      </w:r>
      <w:proofErr w:type="spellStart"/>
      <w:r w:rsidR="00A27C60">
        <w:rPr>
          <w:lang w:val="en-US"/>
        </w:rPr>
        <w:t>GxG</w:t>
      </w:r>
      <w:proofErr w:type="spellEnd"/>
      <w:r w:rsidR="00A27C60">
        <w:rPr>
          <w:lang w:val="en-US"/>
        </w:rPr>
        <w:t xml:space="preserve"> effects) or a panel of </w:t>
      </w:r>
      <w:r w:rsidR="00372DF5">
        <w:rPr>
          <w:lang w:val="en-US"/>
        </w:rPr>
        <w:t xml:space="preserve">environmental exposures </w:t>
      </w:r>
      <w:r w:rsidR="00827880">
        <w:rPr>
          <w:lang w:val="en-US"/>
        </w:rPr>
        <w:t>(</w:t>
      </w:r>
      <w:proofErr w:type="spellStart"/>
      <w:r w:rsidR="00827880">
        <w:rPr>
          <w:lang w:val="en-US"/>
        </w:rPr>
        <w:t>GxE</w:t>
      </w:r>
      <w:proofErr w:type="spellEnd"/>
      <w:r w:rsidR="00827880">
        <w:rPr>
          <w:lang w:val="en-US"/>
        </w:rPr>
        <w:t xml:space="preserve">) </w:t>
      </w:r>
      <w:r w:rsidR="00372DF5">
        <w:rPr>
          <w:lang w:val="en-US"/>
        </w:rPr>
        <w:t>(body mass index, smoking, alcohol, age, sex).</w:t>
      </w:r>
    </w:p>
    <w:p w14:paraId="6F8FC112" w14:textId="77777777" w:rsidR="0091165C" w:rsidRDefault="0091165C">
      <w:pPr>
        <w:rPr>
          <w:lang w:val="en-US"/>
        </w:rPr>
      </w:pPr>
    </w:p>
    <w:p w14:paraId="7C31ADA3" w14:textId="13FF1742" w:rsidR="00262F77" w:rsidRDefault="00262F77">
      <w:pPr>
        <w:rPr>
          <w:lang w:val="en-US"/>
        </w:rPr>
      </w:pPr>
      <w:r>
        <w:rPr>
          <w:lang w:val="en-US"/>
        </w:rPr>
        <w:t>Discussion</w:t>
      </w:r>
    </w:p>
    <w:p w14:paraId="1E9AFE41" w14:textId="3B18D68F" w:rsidR="00262F77" w:rsidRDefault="00262F77">
      <w:pPr>
        <w:rPr>
          <w:lang w:val="en-US"/>
        </w:rPr>
      </w:pPr>
    </w:p>
    <w:p w14:paraId="21744740" w14:textId="7B002C11" w:rsidR="002F775E" w:rsidRDefault="00D91FCB" w:rsidP="00F04961">
      <w:pPr>
        <w:pStyle w:val="ListParagraph"/>
        <w:numPr>
          <w:ilvl w:val="0"/>
          <w:numId w:val="1"/>
        </w:numPr>
        <w:rPr>
          <w:lang w:val="en-US"/>
        </w:rPr>
      </w:pPr>
      <w:r>
        <w:rPr>
          <w:lang w:val="en-US"/>
        </w:rPr>
        <w:t xml:space="preserve">Literature </w:t>
      </w:r>
      <w:proofErr w:type="gramStart"/>
      <w:r>
        <w:rPr>
          <w:lang w:val="en-US"/>
        </w:rPr>
        <w:t xml:space="preserve">evidence </w:t>
      </w:r>
      <w:r w:rsidR="002F775E">
        <w:rPr>
          <w:lang w:val="en-US"/>
        </w:rPr>
        <w:t xml:space="preserve"> of</w:t>
      </w:r>
      <w:proofErr w:type="gramEnd"/>
      <w:r w:rsidR="002F775E">
        <w:rPr>
          <w:lang w:val="en-US"/>
        </w:rPr>
        <w:t xml:space="preserve"> the ALT finding</w:t>
      </w:r>
    </w:p>
    <w:p w14:paraId="432E1896" w14:textId="51389ACA" w:rsidR="00D71DC5" w:rsidRDefault="00D91FCB" w:rsidP="00F04961">
      <w:pPr>
        <w:pStyle w:val="ListParagraph"/>
        <w:numPr>
          <w:ilvl w:val="0"/>
          <w:numId w:val="1"/>
        </w:numPr>
        <w:rPr>
          <w:lang w:val="en-US"/>
        </w:rPr>
      </w:pPr>
      <w:r>
        <w:rPr>
          <w:lang w:val="en-US"/>
        </w:rPr>
        <w:t xml:space="preserve">Literature </w:t>
      </w:r>
      <w:proofErr w:type="gramStart"/>
      <w:r>
        <w:rPr>
          <w:lang w:val="en-US"/>
        </w:rPr>
        <w:t xml:space="preserve">evidence </w:t>
      </w:r>
      <w:r w:rsidR="00D71DC5">
        <w:rPr>
          <w:lang w:val="en-US"/>
        </w:rPr>
        <w:t xml:space="preserve"> of</w:t>
      </w:r>
      <w:proofErr w:type="gramEnd"/>
      <w:r w:rsidR="00D71DC5">
        <w:rPr>
          <w:lang w:val="en-US"/>
        </w:rPr>
        <w:t xml:space="preserve"> </w:t>
      </w:r>
      <w:proofErr w:type="spellStart"/>
      <w:r w:rsidR="00D71DC5">
        <w:rPr>
          <w:lang w:val="en-US"/>
        </w:rPr>
        <w:t>GxE</w:t>
      </w:r>
      <w:proofErr w:type="spellEnd"/>
      <w:r w:rsidR="00D71DC5">
        <w:rPr>
          <w:lang w:val="en-US"/>
        </w:rPr>
        <w:t xml:space="preserve"> effects</w:t>
      </w:r>
    </w:p>
    <w:p w14:paraId="3D578A7C" w14:textId="51861F86" w:rsidR="00F04961" w:rsidRDefault="00F04961" w:rsidP="00F04961">
      <w:pPr>
        <w:pStyle w:val="ListParagraph"/>
        <w:numPr>
          <w:ilvl w:val="0"/>
          <w:numId w:val="1"/>
        </w:numPr>
        <w:rPr>
          <w:lang w:val="en-US"/>
        </w:rPr>
      </w:pPr>
      <w:r>
        <w:rPr>
          <w:lang w:val="en-US"/>
        </w:rPr>
        <w:t xml:space="preserve">Colocalization of </w:t>
      </w:r>
      <w:proofErr w:type="spellStart"/>
      <w:r>
        <w:rPr>
          <w:lang w:val="en-US"/>
        </w:rPr>
        <w:t>vQTLs</w:t>
      </w:r>
      <w:proofErr w:type="spellEnd"/>
      <w:r>
        <w:rPr>
          <w:lang w:val="en-US"/>
        </w:rPr>
        <w:t xml:space="preserve"> in the </w:t>
      </w:r>
      <w:proofErr w:type="spellStart"/>
      <w:r>
        <w:rPr>
          <w:lang w:val="en-US"/>
        </w:rPr>
        <w:t>contrext</w:t>
      </w:r>
      <w:proofErr w:type="spellEnd"/>
      <w:r>
        <w:rPr>
          <w:lang w:val="en-US"/>
        </w:rPr>
        <w:t xml:space="preserve"> of drug development</w:t>
      </w:r>
    </w:p>
    <w:p w14:paraId="061D4619" w14:textId="6EB88C39" w:rsidR="00F04961" w:rsidRPr="00F04961" w:rsidRDefault="00F04961" w:rsidP="00F04961">
      <w:pPr>
        <w:pStyle w:val="ListParagraph"/>
        <w:numPr>
          <w:ilvl w:val="1"/>
          <w:numId w:val="1"/>
        </w:numPr>
        <w:rPr>
          <w:lang w:val="en-US"/>
        </w:rPr>
      </w:pPr>
      <w:r>
        <w:rPr>
          <w:lang w:val="en-US"/>
        </w:rPr>
        <w:t xml:space="preserve">Mention </w:t>
      </w:r>
      <w:proofErr w:type="spellStart"/>
      <w:r>
        <w:rPr>
          <w:lang w:val="en-US"/>
        </w:rPr>
        <w:t>vQTL</w:t>
      </w:r>
      <w:proofErr w:type="spellEnd"/>
      <w:r>
        <w:rPr>
          <w:lang w:val="en-US"/>
        </w:rPr>
        <w:t xml:space="preserve"> effects at statin loci and consistency with RCT data</w:t>
      </w:r>
    </w:p>
    <w:p w14:paraId="31AC910A" w14:textId="77777777" w:rsidR="00EC6685" w:rsidRDefault="00EC6685" w:rsidP="00EC6685">
      <w:pPr>
        <w:pStyle w:val="ListParagraph"/>
        <w:numPr>
          <w:ilvl w:val="0"/>
          <w:numId w:val="1"/>
        </w:numPr>
        <w:rPr>
          <w:lang w:val="en-US"/>
        </w:rPr>
      </w:pPr>
      <w:r>
        <w:rPr>
          <w:lang w:val="en-US"/>
        </w:rPr>
        <w:t>Comparison with OSCA</w:t>
      </w:r>
    </w:p>
    <w:p w14:paraId="4444FCCE" w14:textId="77777777" w:rsidR="00EC6685" w:rsidRDefault="00EC6685" w:rsidP="00EC6685">
      <w:pPr>
        <w:pStyle w:val="ListParagraph"/>
        <w:numPr>
          <w:ilvl w:val="1"/>
          <w:numId w:val="1"/>
        </w:numPr>
        <w:rPr>
          <w:lang w:val="en-US"/>
        </w:rPr>
      </w:pPr>
      <w:r>
        <w:rPr>
          <w:lang w:val="en-US"/>
        </w:rPr>
        <w:t>OSCA is better powered with non-normality than B-P but has slightly higher T1E</w:t>
      </w:r>
    </w:p>
    <w:p w14:paraId="25A35250" w14:textId="20E9A460" w:rsidR="00EC6685" w:rsidRDefault="00EC6685" w:rsidP="00EC6685">
      <w:pPr>
        <w:pStyle w:val="ListParagraph"/>
        <w:numPr>
          <w:ilvl w:val="1"/>
          <w:numId w:val="1"/>
        </w:numPr>
        <w:rPr>
          <w:lang w:val="en-US"/>
        </w:rPr>
      </w:pPr>
      <w:r>
        <w:rPr>
          <w:lang w:val="en-US"/>
        </w:rPr>
        <w:t>Effect size cannot be described by linear effect &amp; cannot produce an effect with P=0</w:t>
      </w:r>
    </w:p>
    <w:p w14:paraId="3E53C028" w14:textId="7B4373F3" w:rsidR="00A545DF" w:rsidRPr="007F5C26" w:rsidRDefault="00A545DF" w:rsidP="00A545DF">
      <w:pPr>
        <w:pStyle w:val="ListParagraph"/>
        <w:numPr>
          <w:ilvl w:val="2"/>
          <w:numId w:val="1"/>
        </w:numPr>
        <w:rPr>
          <w:lang w:val="en-US"/>
        </w:rPr>
      </w:pPr>
      <w:r>
        <w:rPr>
          <w:lang w:val="en-US"/>
        </w:rPr>
        <w:t>These effect estimates are not suitable for comparing with RCT data</w:t>
      </w:r>
    </w:p>
    <w:p w14:paraId="05999AFC" w14:textId="77777777" w:rsidR="00EC6685" w:rsidRDefault="00EC6685" w:rsidP="00EC6685">
      <w:pPr>
        <w:pStyle w:val="ListParagraph"/>
        <w:numPr>
          <w:ilvl w:val="1"/>
          <w:numId w:val="1"/>
        </w:numPr>
        <w:rPr>
          <w:lang w:val="en-US"/>
        </w:rPr>
      </w:pPr>
      <w:r>
        <w:rPr>
          <w:lang w:val="en-US"/>
        </w:rPr>
        <w:t>OSCA requires hard dosage values</w:t>
      </w:r>
    </w:p>
    <w:p w14:paraId="558D8823" w14:textId="552ED33C" w:rsidR="00EC6685" w:rsidRPr="00EC6685" w:rsidRDefault="00EC6685" w:rsidP="00EC6685">
      <w:pPr>
        <w:pStyle w:val="ListParagraph"/>
        <w:numPr>
          <w:ilvl w:val="1"/>
          <w:numId w:val="1"/>
        </w:numPr>
        <w:rPr>
          <w:lang w:val="en-US"/>
        </w:rPr>
      </w:pPr>
      <w:r>
        <w:rPr>
          <w:lang w:val="en-US"/>
        </w:rPr>
        <w:t>CPU performance?</w:t>
      </w:r>
    </w:p>
    <w:p w14:paraId="313F16AB" w14:textId="262A2006" w:rsidR="000A2DB8" w:rsidRDefault="000A2DB8" w:rsidP="00030C40">
      <w:pPr>
        <w:pStyle w:val="ListParagraph"/>
        <w:numPr>
          <w:ilvl w:val="0"/>
          <w:numId w:val="1"/>
        </w:numPr>
        <w:rPr>
          <w:lang w:val="en-US"/>
        </w:rPr>
      </w:pPr>
      <w:r>
        <w:rPr>
          <w:lang w:val="en-US"/>
        </w:rPr>
        <w:t>Limitations</w:t>
      </w:r>
    </w:p>
    <w:p w14:paraId="65E70389" w14:textId="1B25F12C" w:rsidR="000A2DB8" w:rsidRDefault="000A2DB8" w:rsidP="000A2DB8">
      <w:pPr>
        <w:pStyle w:val="ListParagraph"/>
        <w:numPr>
          <w:ilvl w:val="1"/>
          <w:numId w:val="1"/>
        </w:numPr>
        <w:rPr>
          <w:lang w:val="en-US"/>
        </w:rPr>
      </w:pPr>
      <w:r>
        <w:rPr>
          <w:lang w:val="en-US"/>
        </w:rPr>
        <w:t>Taking log of variable induces a mean-variance relationship</w:t>
      </w:r>
    </w:p>
    <w:p w14:paraId="19A1ED5E" w14:textId="4E40B02F" w:rsidR="000A2DB8" w:rsidRDefault="000A2DB8" w:rsidP="00557B9D">
      <w:pPr>
        <w:pStyle w:val="ListParagraph"/>
        <w:numPr>
          <w:ilvl w:val="2"/>
          <w:numId w:val="1"/>
        </w:numPr>
        <w:rPr>
          <w:lang w:val="en-US"/>
        </w:rPr>
      </w:pPr>
      <w:r>
        <w:rPr>
          <w:lang w:val="en-US"/>
        </w:rPr>
        <w:t xml:space="preserve">Although this does not impact </w:t>
      </w:r>
      <w:proofErr w:type="spellStart"/>
      <w:r>
        <w:rPr>
          <w:lang w:val="en-US"/>
        </w:rPr>
        <w:t>GxG</w:t>
      </w:r>
      <w:proofErr w:type="spellEnd"/>
      <w:r>
        <w:rPr>
          <w:lang w:val="en-US"/>
        </w:rPr>
        <w:t>/E testing as these are done on the additive scale</w:t>
      </w:r>
    </w:p>
    <w:p w14:paraId="22B3E3C0" w14:textId="79F78BBF" w:rsidR="00AE1934" w:rsidRDefault="00AE1934" w:rsidP="00AE1934">
      <w:pPr>
        <w:pStyle w:val="ListParagraph"/>
        <w:numPr>
          <w:ilvl w:val="1"/>
          <w:numId w:val="1"/>
        </w:numPr>
        <w:rPr>
          <w:lang w:val="en-US"/>
        </w:rPr>
      </w:pPr>
      <w:r>
        <w:rPr>
          <w:lang w:val="en-US"/>
        </w:rPr>
        <w:t xml:space="preserve">Both </w:t>
      </w:r>
      <w:proofErr w:type="gramStart"/>
      <w:r>
        <w:rPr>
          <w:lang w:val="en-US"/>
        </w:rPr>
        <w:t>test</w:t>
      </w:r>
      <w:proofErr w:type="gramEnd"/>
      <w:r>
        <w:rPr>
          <w:lang w:val="en-US"/>
        </w:rPr>
        <w:t xml:space="preserve"> are sensitive to outliers</w:t>
      </w:r>
    </w:p>
    <w:p w14:paraId="28B92449" w14:textId="32EE5C3B" w:rsidR="004E7DF5" w:rsidRPr="000A2DB8" w:rsidRDefault="003129D5" w:rsidP="00AE1934">
      <w:pPr>
        <w:pStyle w:val="ListParagraph"/>
        <w:numPr>
          <w:ilvl w:val="1"/>
          <w:numId w:val="1"/>
        </w:numPr>
        <w:rPr>
          <w:lang w:val="en-US"/>
        </w:rPr>
      </w:pPr>
      <w:r>
        <w:rPr>
          <w:lang w:val="en-US"/>
        </w:rPr>
        <w:t>Stringent filter on MAF</w:t>
      </w:r>
    </w:p>
    <w:p w14:paraId="49F23703" w14:textId="54E004D2" w:rsidR="00893312" w:rsidRDefault="00893312" w:rsidP="00893312">
      <w:pPr>
        <w:rPr>
          <w:lang w:val="en-US"/>
        </w:rPr>
      </w:pPr>
    </w:p>
    <w:p w14:paraId="6BCAD238" w14:textId="743B599A" w:rsidR="003B1236" w:rsidRDefault="003B1236" w:rsidP="00893312">
      <w:pPr>
        <w:rPr>
          <w:lang w:val="en-US"/>
        </w:rPr>
      </w:pPr>
      <w:r>
        <w:rPr>
          <w:lang w:val="en-US"/>
        </w:rPr>
        <w:t>References</w:t>
      </w:r>
    </w:p>
    <w:p w14:paraId="23E95465" w14:textId="49576C73" w:rsidR="003B1236" w:rsidRDefault="003B1236" w:rsidP="00893312">
      <w:pPr>
        <w:rPr>
          <w:lang w:val="en-US"/>
        </w:rPr>
      </w:pPr>
    </w:p>
    <w:p w14:paraId="338BB5E4" w14:textId="7EFD3127" w:rsidR="003B1236" w:rsidRPr="003B1236" w:rsidRDefault="003B1236" w:rsidP="003B1236">
      <w:pPr>
        <w:widowControl w:val="0"/>
        <w:autoSpaceDE w:val="0"/>
        <w:autoSpaceDN w:val="0"/>
        <w:adjustRightInd w:val="0"/>
        <w:ind w:left="640" w:hanging="640"/>
        <w:rPr>
          <w:rFonts w:ascii="Calibri" w:hAnsi="Calibri" w:cs="Calibri"/>
          <w:noProof/>
        </w:rPr>
      </w:pPr>
      <w:r>
        <w:rPr>
          <w:lang w:val="en-US"/>
        </w:rPr>
        <w:fldChar w:fldCharType="begin" w:fldLock="1"/>
      </w:r>
      <w:r>
        <w:rPr>
          <w:lang w:val="en-US"/>
        </w:rPr>
        <w:instrText xml:space="preserve">ADDIN Mendeley Bibliography CSL_BIBLIOGRAPHY </w:instrText>
      </w:r>
      <w:r>
        <w:rPr>
          <w:lang w:val="en-US"/>
        </w:rPr>
        <w:fldChar w:fldCharType="separate"/>
      </w:r>
      <w:r w:rsidRPr="003B1236">
        <w:rPr>
          <w:rFonts w:ascii="Calibri" w:hAnsi="Calibri" w:cs="Calibri"/>
          <w:noProof/>
        </w:rPr>
        <w:t>[1]</w:t>
      </w:r>
      <w:r w:rsidRPr="003B1236">
        <w:rPr>
          <w:rFonts w:ascii="Calibri" w:hAnsi="Calibri" w:cs="Calibri"/>
          <w:noProof/>
        </w:rPr>
        <w:tab/>
        <w:t xml:space="preserve">H. Wang </w:t>
      </w:r>
      <w:r w:rsidRPr="003B1236">
        <w:rPr>
          <w:rFonts w:ascii="Calibri" w:hAnsi="Calibri" w:cs="Calibri"/>
          <w:i/>
          <w:iCs/>
          <w:noProof/>
        </w:rPr>
        <w:t>et al.</w:t>
      </w:r>
      <w:r w:rsidRPr="003B1236">
        <w:rPr>
          <w:rFonts w:ascii="Calibri" w:hAnsi="Calibri" w:cs="Calibri"/>
          <w:noProof/>
        </w:rPr>
        <w:t xml:space="preserve">, “Genotype-by-environment interactions inferred from genetic effects on phenotypic variability in the UK Biobank,” </w:t>
      </w:r>
      <w:r w:rsidRPr="003B1236">
        <w:rPr>
          <w:rFonts w:ascii="Calibri" w:hAnsi="Calibri" w:cs="Calibri"/>
          <w:i/>
          <w:iCs/>
          <w:noProof/>
        </w:rPr>
        <w:t>Sci. Adv.</w:t>
      </w:r>
      <w:r w:rsidRPr="003B1236">
        <w:rPr>
          <w:rFonts w:ascii="Calibri" w:hAnsi="Calibri" w:cs="Calibri"/>
          <w:noProof/>
        </w:rPr>
        <w:t xml:space="preserve">, vol. 5, no. 8, p. eaaw3538, </w:t>
      </w:r>
      <w:r w:rsidRPr="003B1236">
        <w:rPr>
          <w:rFonts w:ascii="Calibri" w:hAnsi="Calibri" w:cs="Calibri"/>
          <w:noProof/>
        </w:rPr>
        <w:lastRenderedPageBreak/>
        <w:t>Aug. 2019, doi: 10.1126/sciadv.aaw3538.</w:t>
      </w:r>
    </w:p>
    <w:p w14:paraId="39E855BD" w14:textId="11CDCB24" w:rsidR="003B1236" w:rsidRDefault="003B1236" w:rsidP="00893312">
      <w:pPr>
        <w:rPr>
          <w:lang w:val="en-US"/>
        </w:rPr>
      </w:pPr>
      <w:r>
        <w:rPr>
          <w:lang w:val="en-US"/>
        </w:rPr>
        <w:fldChar w:fldCharType="end"/>
      </w:r>
    </w:p>
    <w:p w14:paraId="717818D4" w14:textId="26386D20" w:rsidR="00893312" w:rsidRDefault="00893312" w:rsidP="00893312">
      <w:pPr>
        <w:rPr>
          <w:lang w:val="en-US"/>
        </w:rPr>
      </w:pPr>
      <w:r>
        <w:rPr>
          <w:lang w:val="en-US"/>
        </w:rPr>
        <w:t>Code and data availability</w:t>
      </w:r>
    </w:p>
    <w:p w14:paraId="4ED28645" w14:textId="77777777" w:rsidR="00364898" w:rsidRDefault="00364898" w:rsidP="00364898">
      <w:pPr>
        <w:rPr>
          <w:lang w:val="en-US"/>
        </w:rPr>
      </w:pPr>
    </w:p>
    <w:p w14:paraId="27F71A6C" w14:textId="37666AE4" w:rsidR="005B4D4D" w:rsidRDefault="00364898" w:rsidP="00364898">
      <w:pPr>
        <w:rPr>
          <w:lang w:val="en-US"/>
        </w:rPr>
      </w:pPr>
      <w:r w:rsidRPr="00364898">
        <w:rPr>
          <w:lang w:val="en-US"/>
        </w:rPr>
        <w:t xml:space="preserve">Full GWAS summary statistics are available for the variance effects on biomarker concentration from the </w:t>
      </w:r>
      <w:proofErr w:type="spellStart"/>
      <w:r w:rsidRPr="00364898">
        <w:rPr>
          <w:lang w:val="en-US"/>
        </w:rPr>
        <w:t>OpenGWAS</w:t>
      </w:r>
      <w:proofErr w:type="spellEnd"/>
      <w:r w:rsidRPr="00364898">
        <w:rPr>
          <w:lang w:val="en-US"/>
        </w:rPr>
        <w:t xml:space="preserve"> projec</w:t>
      </w:r>
      <w:r>
        <w:rPr>
          <w:lang w:val="en-US"/>
        </w:rPr>
        <w:t xml:space="preserve">t. </w:t>
      </w:r>
      <w:r w:rsidRPr="00364898">
        <w:rPr>
          <w:lang w:val="en-US"/>
        </w:rPr>
        <w:t>Software is available from</w:t>
      </w:r>
      <w:r>
        <w:rPr>
          <w:lang w:val="en-US"/>
        </w:rPr>
        <w:t xml:space="preserve"> </w:t>
      </w:r>
      <w:commentRangeStart w:id="1"/>
      <w:r w:rsidRPr="00364898">
        <w:rPr>
          <w:lang w:val="en-US"/>
        </w:rPr>
        <w:t>https://ieugit-scmv-d0.epi.bris.ac.uk/ml18692/jlst_cpp</w:t>
      </w:r>
      <w:commentRangeEnd w:id="1"/>
      <w:r>
        <w:rPr>
          <w:rStyle w:val="CommentReference"/>
        </w:rPr>
        <w:commentReference w:id="1"/>
      </w:r>
    </w:p>
    <w:p w14:paraId="6F1F9041" w14:textId="77777777" w:rsidR="005B4D4D" w:rsidRDefault="005B4D4D">
      <w:pPr>
        <w:rPr>
          <w:lang w:val="en-US"/>
        </w:rPr>
      </w:pPr>
      <w:r>
        <w:rPr>
          <w:lang w:val="en-US"/>
        </w:rPr>
        <w:br w:type="page"/>
      </w:r>
    </w:p>
    <w:p w14:paraId="28EE0F3E" w14:textId="36E10F24" w:rsidR="005B4D4D" w:rsidRDefault="005B4D4D" w:rsidP="005B4D4D">
      <w:pPr>
        <w:rPr>
          <w:lang w:val="en-US"/>
        </w:rPr>
      </w:pPr>
      <w:commentRangeStart w:id="2"/>
      <w:commentRangeStart w:id="3"/>
      <w:commentRangeStart w:id="4"/>
      <w:r>
        <w:rPr>
          <w:lang w:val="en-US"/>
        </w:rPr>
        <w:lastRenderedPageBreak/>
        <w:t>Figure 1. Power to detect SNP-interaction effects using heteroscedasticity testing under simulation</w:t>
      </w:r>
      <w:commentRangeEnd w:id="2"/>
      <w:r>
        <w:rPr>
          <w:rStyle w:val="CommentReference"/>
        </w:rPr>
        <w:commentReference w:id="2"/>
      </w:r>
      <w:commentRangeEnd w:id="3"/>
      <w:r>
        <w:rPr>
          <w:rStyle w:val="CommentReference"/>
        </w:rPr>
        <w:commentReference w:id="3"/>
      </w:r>
      <w:commentRangeEnd w:id="4"/>
      <w:r w:rsidR="00267346">
        <w:rPr>
          <w:rStyle w:val="CommentReference"/>
        </w:rPr>
        <w:commentReference w:id="4"/>
      </w:r>
    </w:p>
    <w:p w14:paraId="4FCB7A4A" w14:textId="77777777" w:rsidR="005B4D4D" w:rsidRDefault="005B4D4D" w:rsidP="005B4D4D">
      <w:pPr>
        <w:rPr>
          <w:lang w:val="en-US"/>
        </w:rPr>
      </w:pPr>
      <w:r>
        <w:rPr>
          <w:noProof/>
          <w:lang w:val="en-US"/>
        </w:rPr>
        <w:drawing>
          <wp:inline distT="0" distB="0" distL="0" distR="0" wp14:anchorId="68189050" wp14:editId="116549BF">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C1F4EA3" w14:textId="6509683D" w:rsidR="003960FC" w:rsidRDefault="005B4D4D" w:rsidP="005B4D4D">
      <w:pPr>
        <w:rPr>
          <w:lang w:val="en-US"/>
        </w:rPr>
      </w:pPr>
      <w:r>
        <w:rPr>
          <w:lang w:val="en-US"/>
        </w:rPr>
        <w:sym w:font="Symbol" w:char="F046"/>
      </w:r>
      <w:r>
        <w:rPr>
          <w:lang w:val="en-US"/>
        </w:rPr>
        <w:t>, Interaction effect size relative to main effect. Inflation factor, sample size relative to the size required to detect the main effect with 80% power. 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OSCA, </w:t>
      </w:r>
      <w:proofErr w:type="spellStart"/>
      <w:r w:rsidRPr="00A85449">
        <w:rPr>
          <w:lang w:val="en-US"/>
        </w:rPr>
        <w:t>OmicS</w:t>
      </w:r>
      <w:proofErr w:type="spellEnd"/>
      <w:r w:rsidRPr="00A85449">
        <w:rPr>
          <w:lang w:val="en-US"/>
        </w:rPr>
        <w:t>-data-based Complex trait Analysis</w:t>
      </w:r>
      <w:r>
        <w:rPr>
          <w:lang w:val="en-US"/>
        </w:rPr>
        <w:t>. SNP, single-nucleotide polymorphism simulated with minor allele frequency of 0.4 in Hardy-Weinberg equilibrium. All simulations had a fixed main effect detectable with 80% power when the sample size inflation factor was equal to 1. Simulation was produced with 200 repetitions. Sample size inflation factor of 1 was set to 200 observations. Error bars represent the 95% confidence interval.</w:t>
      </w:r>
    </w:p>
    <w:p w14:paraId="34F0E1A6" w14:textId="77777777" w:rsidR="003960FC" w:rsidRDefault="003960FC">
      <w:pPr>
        <w:rPr>
          <w:lang w:val="en-US"/>
        </w:rPr>
      </w:pPr>
      <w:r>
        <w:rPr>
          <w:lang w:val="en-US"/>
        </w:rPr>
        <w:br w:type="page"/>
      </w:r>
    </w:p>
    <w:p w14:paraId="29150606" w14:textId="6DAA0A35" w:rsidR="00566DFF" w:rsidRDefault="00566DFF" w:rsidP="00566DFF">
      <w:pPr>
        <w:rPr>
          <w:lang w:val="en-US"/>
        </w:rPr>
      </w:pPr>
      <w:commentRangeStart w:id="5"/>
      <w:commentRangeStart w:id="6"/>
      <w:commentRangeStart w:id="7"/>
      <w:commentRangeStart w:id="8"/>
      <w:r>
        <w:rPr>
          <w:lang w:val="en-US"/>
        </w:rPr>
        <w:lastRenderedPageBreak/>
        <w:t xml:space="preserve">Figure </w:t>
      </w:r>
      <w:r w:rsidR="00381257">
        <w:rPr>
          <w:lang w:val="en-US"/>
        </w:rPr>
        <w:t>2</w:t>
      </w:r>
      <w:r>
        <w:rPr>
          <w:lang w:val="en-US"/>
        </w:rPr>
        <w:t xml:space="preserve">. Manhattan plots of biomarker </w:t>
      </w:r>
      <w:proofErr w:type="spellStart"/>
      <w:r>
        <w:rPr>
          <w:lang w:val="en-US"/>
        </w:rPr>
        <w:t>vGWAS</w:t>
      </w:r>
      <w:proofErr w:type="spellEnd"/>
      <w:r>
        <w:rPr>
          <w:lang w:val="en-US"/>
        </w:rPr>
        <w:t xml:space="preserve"> using Breusch-Pagan test</w:t>
      </w:r>
      <w:commentRangeEnd w:id="5"/>
      <w:r>
        <w:rPr>
          <w:rStyle w:val="CommentReference"/>
        </w:rPr>
        <w:commentReference w:id="5"/>
      </w:r>
      <w:commentRangeEnd w:id="6"/>
      <w:r>
        <w:rPr>
          <w:rStyle w:val="CommentReference"/>
        </w:rPr>
        <w:commentReference w:id="6"/>
      </w:r>
      <w:commentRangeEnd w:id="7"/>
      <w:r>
        <w:rPr>
          <w:rStyle w:val="CommentReference"/>
        </w:rPr>
        <w:commentReference w:id="7"/>
      </w:r>
      <w:commentRangeEnd w:id="8"/>
      <w:r w:rsidR="003A5B30">
        <w:rPr>
          <w:rStyle w:val="CommentReference"/>
        </w:rPr>
        <w:commentReference w:id="8"/>
      </w:r>
    </w:p>
    <w:p w14:paraId="2694DFEF" w14:textId="77777777" w:rsidR="00566DFF" w:rsidRDefault="00566DFF" w:rsidP="00566DFF">
      <w:pPr>
        <w:rPr>
          <w:lang w:val="en-US"/>
        </w:rPr>
      </w:pPr>
    </w:p>
    <w:p w14:paraId="385F9FCD" w14:textId="77777777" w:rsidR="00566DFF" w:rsidRDefault="00566DFF" w:rsidP="00566DFF">
      <w:pPr>
        <w:rPr>
          <w:lang w:val="en-US"/>
        </w:rPr>
      </w:pPr>
    </w:p>
    <w:p w14:paraId="47825C5B" w14:textId="77777777" w:rsidR="00566DFF" w:rsidRDefault="00566DFF" w:rsidP="00566DFF">
      <w:pPr>
        <w:rPr>
          <w:lang w:val="en-US"/>
        </w:rPr>
      </w:pPr>
      <w:r>
        <w:rPr>
          <w:noProof/>
          <w:lang w:val="en-US"/>
        </w:rPr>
        <w:drawing>
          <wp:inline distT="0" distB="0" distL="0" distR="0" wp14:anchorId="5554D94C" wp14:editId="33211991">
            <wp:extent cx="5731510" cy="57315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F1DE393" w14:textId="77777777" w:rsidR="00566DFF" w:rsidRDefault="00566DFF" w:rsidP="00566DFF">
      <w:pPr>
        <w:rPr>
          <w:lang w:val="en-US"/>
        </w:rPr>
      </w:pPr>
    </w:p>
    <w:p w14:paraId="68B07A68" w14:textId="77777777" w:rsidR="00566DFF" w:rsidRDefault="00566DFF" w:rsidP="00566DFF">
      <w:pPr>
        <w:rPr>
          <w:lang w:val="en-US"/>
        </w:rPr>
      </w:pPr>
      <w:bookmarkStart w:id="9" w:name="OLE_LINK1"/>
      <w:bookmarkStart w:id="10" w:name="OLE_LINK2"/>
      <w:r>
        <w:rPr>
          <w:lang w:val="en-US"/>
        </w:rPr>
        <w:t xml:space="preserve">Manhattan plots for GWAS of SNP effects on biomarker variance adjusted for age, </w:t>
      </w:r>
      <w:proofErr w:type="gramStart"/>
      <w:r>
        <w:rPr>
          <w:lang w:val="en-US"/>
        </w:rPr>
        <w:t>sex</w:t>
      </w:r>
      <w:proofErr w:type="gramEnd"/>
      <w:r>
        <w:rPr>
          <w:lang w:val="en-US"/>
        </w:rPr>
        <w:t xml:space="preserve"> and top ten genetic principal components. ALB, albumin. ALP, alkaline phosphatase. ALT, alanine aminotransferase. AST, aspartate aminotransferase. </w:t>
      </w:r>
      <w:proofErr w:type="spellStart"/>
      <w:r>
        <w:rPr>
          <w:lang w:val="en-US"/>
        </w:rPr>
        <w:t>ApoA</w:t>
      </w:r>
      <w:proofErr w:type="spellEnd"/>
      <w:r>
        <w:rPr>
          <w:lang w:val="en-US"/>
        </w:rPr>
        <w:t xml:space="preserve">, Apolipoprotein A. </w:t>
      </w:r>
      <w:proofErr w:type="spellStart"/>
      <w:r>
        <w:rPr>
          <w:lang w:val="en-US"/>
        </w:rPr>
        <w:t>ApoB</w:t>
      </w:r>
      <w:proofErr w:type="spellEnd"/>
      <w:r>
        <w:rPr>
          <w:lang w:val="en-US"/>
        </w:rPr>
        <w:t xml:space="preserve">, apolipoprotein B. CRP, c-reactive protein. Direct BR, direct bilirubin. GGT, </w:t>
      </w:r>
      <w:r w:rsidRPr="009B0E9E">
        <w:rPr>
          <w:lang w:val="en-US"/>
        </w:rPr>
        <w:t xml:space="preserve">Gamma </w:t>
      </w:r>
      <w:proofErr w:type="spellStart"/>
      <w:r w:rsidRPr="009B0E9E">
        <w:rPr>
          <w:lang w:val="en-US"/>
        </w:rPr>
        <w:t>glutamyltransferase</w:t>
      </w:r>
      <w:proofErr w:type="spellEnd"/>
      <w:r>
        <w:rPr>
          <w:lang w:val="en-US"/>
        </w:rPr>
        <w:t xml:space="preserve">. HDL, high-density lipoprotein. HbA1C, glycated </w:t>
      </w:r>
      <w:proofErr w:type="spellStart"/>
      <w:r>
        <w:rPr>
          <w:lang w:val="en-US"/>
        </w:rPr>
        <w:t>haemoglobin</w:t>
      </w:r>
      <w:proofErr w:type="spellEnd"/>
      <w:r>
        <w:rPr>
          <w:lang w:val="en-US"/>
        </w:rPr>
        <w:t xml:space="preserve">. IGF-1, insulin growth factor. LDL, low-density lipoprotein. </w:t>
      </w:r>
      <w:proofErr w:type="spellStart"/>
      <w:r>
        <w:rPr>
          <w:lang w:val="en-US"/>
        </w:rPr>
        <w:t>LipoA</w:t>
      </w:r>
      <w:proofErr w:type="spellEnd"/>
      <w:r>
        <w:rPr>
          <w:lang w:val="en-US"/>
        </w:rPr>
        <w:t xml:space="preserve">, </w:t>
      </w:r>
      <w:proofErr w:type="spellStart"/>
      <w:r>
        <w:rPr>
          <w:lang w:val="en-US"/>
        </w:rPr>
        <w:t>liprotein</w:t>
      </w:r>
      <w:proofErr w:type="spellEnd"/>
      <w:r>
        <w:rPr>
          <w:lang w:val="en-US"/>
        </w:rPr>
        <w:t xml:space="preserve"> A. RF, rheumatic factor. SHBG, sex-hormone binding globulin. TC, total cholesterol. TG, triglycerides. Total BR, total bilirubin.</w:t>
      </w:r>
    </w:p>
    <w:bookmarkEnd w:id="9"/>
    <w:bookmarkEnd w:id="10"/>
    <w:p w14:paraId="379833D6" w14:textId="77777777" w:rsidR="005B4D4D" w:rsidRDefault="005B4D4D" w:rsidP="005B4D4D">
      <w:pPr>
        <w:rPr>
          <w:lang w:val="en-US"/>
        </w:rPr>
      </w:pPr>
    </w:p>
    <w:p w14:paraId="353117AF" w14:textId="77777777" w:rsidR="00A2587E" w:rsidRDefault="00A2587E" w:rsidP="00364898">
      <w:pPr>
        <w:rPr>
          <w:lang w:val="en-US"/>
        </w:rPr>
      </w:pPr>
    </w:p>
    <w:p w14:paraId="659DC0E8" w14:textId="77777777" w:rsidR="00A2587E" w:rsidRDefault="00A2587E">
      <w:pPr>
        <w:rPr>
          <w:lang w:val="en-US"/>
        </w:rPr>
      </w:pPr>
      <w:r>
        <w:rPr>
          <w:lang w:val="en-US"/>
        </w:rPr>
        <w:br w:type="page"/>
      </w:r>
    </w:p>
    <w:p w14:paraId="5CFC7ACE" w14:textId="17FF7A57" w:rsidR="00364898" w:rsidRDefault="00A2587E" w:rsidP="00364898">
      <w:pPr>
        <w:rPr>
          <w:lang w:val="en-US"/>
        </w:rPr>
      </w:pPr>
      <w:commentRangeStart w:id="11"/>
      <w:commentRangeStart w:id="12"/>
      <w:commentRangeStart w:id="13"/>
      <w:r>
        <w:rPr>
          <w:lang w:val="en-US"/>
        </w:rPr>
        <w:lastRenderedPageBreak/>
        <w:t>Figure</w:t>
      </w:r>
      <w:r w:rsidR="006F240D">
        <w:rPr>
          <w:lang w:val="en-US"/>
        </w:rPr>
        <w:t xml:space="preserve"> </w:t>
      </w:r>
      <w:r w:rsidR="002E2103">
        <w:rPr>
          <w:lang w:val="en-US"/>
        </w:rPr>
        <w:t>3</w:t>
      </w:r>
      <w:r>
        <w:rPr>
          <w:lang w:val="en-US"/>
        </w:rPr>
        <w:t>.</w:t>
      </w:r>
      <w:r w:rsidR="0066460E">
        <w:rPr>
          <w:lang w:val="en-US"/>
        </w:rPr>
        <w:t xml:space="preserve"> G</w:t>
      </w:r>
      <w:r w:rsidR="006B7F0F">
        <w:rPr>
          <w:lang w:val="en-US"/>
        </w:rPr>
        <w:t>ene-by-gene interaction effects</w:t>
      </w:r>
      <w:r w:rsidR="00A10320">
        <w:rPr>
          <w:lang w:val="en-US"/>
        </w:rPr>
        <w:t xml:space="preserve"> (P &lt; 5 x 10</w:t>
      </w:r>
      <w:r w:rsidR="00A10320" w:rsidRPr="00A10320">
        <w:rPr>
          <w:vertAlign w:val="superscript"/>
          <w:lang w:val="en-US"/>
        </w:rPr>
        <w:t>-8</w:t>
      </w:r>
      <w:r w:rsidR="00A10320">
        <w:rPr>
          <w:lang w:val="en-US"/>
        </w:rPr>
        <w:t>)</w:t>
      </w:r>
      <w:r w:rsidR="006B7F0F">
        <w:rPr>
          <w:lang w:val="en-US"/>
        </w:rPr>
        <w:t xml:space="preserve"> </w:t>
      </w:r>
      <w:r w:rsidR="0066460E">
        <w:rPr>
          <w:lang w:val="en-US"/>
        </w:rPr>
        <w:t>o</w:t>
      </w:r>
      <w:r w:rsidR="00C22C3C">
        <w:rPr>
          <w:lang w:val="en-US"/>
        </w:rPr>
        <w:t>f</w:t>
      </w:r>
      <w:r w:rsidR="006B7F0F">
        <w:rPr>
          <w:lang w:val="en-US"/>
        </w:rPr>
        <w:t xml:space="preserve"> biomarker </w:t>
      </w:r>
      <w:proofErr w:type="spellStart"/>
      <w:r w:rsidR="006B7F0F">
        <w:rPr>
          <w:lang w:val="en-US"/>
        </w:rPr>
        <w:t>vQTLs</w:t>
      </w:r>
      <w:proofErr w:type="spellEnd"/>
      <w:r w:rsidR="006B7F0F">
        <w:rPr>
          <w:lang w:val="en-US"/>
        </w:rPr>
        <w:t xml:space="preserve"> on biomarker concentration</w:t>
      </w:r>
      <w:commentRangeEnd w:id="11"/>
      <w:r w:rsidR="004D0D9B">
        <w:rPr>
          <w:rStyle w:val="CommentReference"/>
        </w:rPr>
        <w:commentReference w:id="11"/>
      </w:r>
      <w:commentRangeEnd w:id="12"/>
      <w:r w:rsidR="00A439E8">
        <w:rPr>
          <w:rStyle w:val="CommentReference"/>
        </w:rPr>
        <w:commentReference w:id="12"/>
      </w:r>
      <w:commentRangeEnd w:id="13"/>
      <w:r w:rsidR="00B34010">
        <w:rPr>
          <w:rStyle w:val="CommentReference"/>
        </w:rPr>
        <w:commentReference w:id="13"/>
      </w:r>
    </w:p>
    <w:p w14:paraId="5E8A7951" w14:textId="77777777" w:rsidR="00AF5A8C" w:rsidRDefault="00AF5A8C" w:rsidP="00364898">
      <w:pPr>
        <w:rPr>
          <w:lang w:val="en-US"/>
        </w:rPr>
      </w:pPr>
    </w:p>
    <w:p w14:paraId="6576A8AD" w14:textId="2C17A5E3" w:rsidR="00A2587E" w:rsidRPr="00364898" w:rsidRDefault="00A2587E" w:rsidP="00364898">
      <w:pPr>
        <w:rPr>
          <w:lang w:val="en-US"/>
        </w:rPr>
      </w:pPr>
    </w:p>
    <w:p w14:paraId="1ADAC7EA" w14:textId="77777777" w:rsidR="00AF5A8C" w:rsidRDefault="00AF5A8C">
      <w:pPr>
        <w:rPr>
          <w:lang w:val="en-US"/>
        </w:rPr>
      </w:pPr>
    </w:p>
    <w:p w14:paraId="25E3D87B" w14:textId="7B4A49BC" w:rsidR="00091F65" w:rsidRDefault="00091F65">
      <w:pPr>
        <w:rPr>
          <w:lang w:val="en-US"/>
        </w:rPr>
      </w:pPr>
      <w:r>
        <w:rPr>
          <w:lang w:val="en-US"/>
        </w:rPr>
        <w:t>Genome-wide significant</w:t>
      </w:r>
      <w:r w:rsidR="00A10320">
        <w:rPr>
          <w:lang w:val="en-US"/>
        </w:rPr>
        <w:t xml:space="preserve"> </w:t>
      </w:r>
      <w:r w:rsidR="009D42B6">
        <w:rPr>
          <w:lang w:val="en-US"/>
        </w:rPr>
        <w:t xml:space="preserve">gene-gene </w:t>
      </w:r>
      <w:r>
        <w:rPr>
          <w:lang w:val="en-US"/>
        </w:rPr>
        <w:t xml:space="preserve">interaction effects of </w:t>
      </w:r>
      <w:proofErr w:type="spellStart"/>
      <w:r>
        <w:rPr>
          <w:lang w:val="en-US"/>
        </w:rPr>
        <w:t>vQTLs</w:t>
      </w:r>
      <w:proofErr w:type="spellEnd"/>
      <w:r>
        <w:rPr>
          <w:lang w:val="en-US"/>
        </w:rPr>
        <w:t xml:space="preserve"> on biomarker concentration adjusted for age, sex, and top ten genetic principal components.</w:t>
      </w:r>
      <w:r w:rsidR="00706203">
        <w:rPr>
          <w:lang w:val="en-US"/>
        </w:rPr>
        <w:t xml:space="preserve"> ALT, alanine aminotransferase. CRP, c-reactive protein. TG, triglycerides.</w:t>
      </w:r>
      <w:r w:rsidR="001A1191">
        <w:rPr>
          <w:lang w:val="en-US"/>
        </w:rPr>
        <w:t xml:space="preserve"> SD, standard deviation.</w:t>
      </w:r>
      <w:r w:rsidR="00DB47A3">
        <w:rPr>
          <w:lang w:val="en-US"/>
        </w:rPr>
        <w:t xml:space="preserve"> CI, confidence interval.</w:t>
      </w:r>
    </w:p>
    <w:p w14:paraId="61E0242E" w14:textId="416E036C" w:rsidR="006D52BC" w:rsidRDefault="00E16398">
      <w:pPr>
        <w:rPr>
          <w:lang w:val="en-US"/>
        </w:rPr>
      </w:pPr>
      <w:r>
        <w:rPr>
          <w:lang w:val="en-US"/>
        </w:rPr>
        <w:br w:type="page"/>
      </w:r>
      <w:commentRangeStart w:id="14"/>
      <w:commentRangeStart w:id="15"/>
      <w:commentRangeStart w:id="16"/>
      <w:commentRangeStart w:id="17"/>
      <w:r w:rsidR="004B62D5">
        <w:rPr>
          <w:lang w:val="en-US"/>
        </w:rPr>
        <w:lastRenderedPageBreak/>
        <w:t>Figure</w:t>
      </w:r>
      <w:r w:rsidR="006F240D">
        <w:rPr>
          <w:lang w:val="en-US"/>
        </w:rPr>
        <w:t xml:space="preserve"> </w:t>
      </w:r>
      <w:r w:rsidR="0058016D">
        <w:rPr>
          <w:lang w:val="en-US"/>
        </w:rPr>
        <w:t>4</w:t>
      </w:r>
      <w:r w:rsidR="004B62D5">
        <w:rPr>
          <w:lang w:val="en-US"/>
        </w:rPr>
        <w:t xml:space="preserve">. </w:t>
      </w:r>
      <w:r w:rsidR="002D263D">
        <w:rPr>
          <w:lang w:val="en-US"/>
        </w:rPr>
        <w:t>Top g</w:t>
      </w:r>
      <w:r w:rsidR="004B62D5">
        <w:rPr>
          <w:lang w:val="en-US"/>
        </w:rPr>
        <w:t xml:space="preserve">ene-by-environment interaction </w:t>
      </w:r>
      <w:r w:rsidR="00D8156B">
        <w:rPr>
          <w:lang w:val="en-US"/>
        </w:rPr>
        <w:t>effect</w:t>
      </w:r>
      <w:r w:rsidR="001144C7">
        <w:rPr>
          <w:lang w:val="en-US"/>
        </w:rPr>
        <w:t xml:space="preserve">s </w:t>
      </w:r>
      <w:r w:rsidR="00475839">
        <w:rPr>
          <w:lang w:val="en-US"/>
        </w:rPr>
        <w:t>(P &lt; 5 x 10</w:t>
      </w:r>
      <w:r w:rsidR="00475839" w:rsidRPr="00475839">
        <w:rPr>
          <w:vertAlign w:val="superscript"/>
          <w:lang w:val="en-US"/>
        </w:rPr>
        <w:t>-8</w:t>
      </w:r>
      <w:r w:rsidR="00475839">
        <w:rPr>
          <w:lang w:val="en-US"/>
        </w:rPr>
        <w:t xml:space="preserve">) </w:t>
      </w:r>
      <w:r w:rsidR="001144C7">
        <w:rPr>
          <w:lang w:val="en-US"/>
        </w:rPr>
        <w:t xml:space="preserve">on </w:t>
      </w:r>
      <w:r w:rsidR="00D8156B">
        <w:rPr>
          <w:lang w:val="en-US"/>
        </w:rPr>
        <w:t>biomarker</w:t>
      </w:r>
      <w:r w:rsidR="00404611">
        <w:rPr>
          <w:lang w:val="en-US"/>
        </w:rPr>
        <w:t xml:space="preserve"> </w:t>
      </w:r>
      <w:r w:rsidR="00D8156B">
        <w:rPr>
          <w:lang w:val="en-US"/>
        </w:rPr>
        <w:t>concentration</w:t>
      </w:r>
      <w:commentRangeEnd w:id="14"/>
      <w:r w:rsidR="001E1663">
        <w:rPr>
          <w:rStyle w:val="CommentReference"/>
        </w:rPr>
        <w:commentReference w:id="14"/>
      </w:r>
      <w:commentRangeEnd w:id="15"/>
      <w:r w:rsidR="00973B1C">
        <w:rPr>
          <w:rStyle w:val="CommentReference"/>
        </w:rPr>
        <w:commentReference w:id="15"/>
      </w:r>
      <w:commentRangeEnd w:id="16"/>
      <w:r w:rsidR="004D1856">
        <w:rPr>
          <w:rStyle w:val="CommentReference"/>
        </w:rPr>
        <w:commentReference w:id="16"/>
      </w:r>
      <w:commentRangeEnd w:id="17"/>
      <w:r w:rsidR="004D1748">
        <w:rPr>
          <w:rStyle w:val="CommentReference"/>
        </w:rPr>
        <w:commentReference w:id="17"/>
      </w:r>
    </w:p>
    <w:p w14:paraId="1D9FC558" w14:textId="77777777" w:rsidR="00E95305" w:rsidRDefault="00E95305">
      <w:pPr>
        <w:rPr>
          <w:lang w:val="en-US"/>
        </w:rPr>
      </w:pPr>
    </w:p>
    <w:p w14:paraId="6C293F05" w14:textId="53CE4AC7" w:rsidR="009B0E9E" w:rsidRDefault="009B0E9E">
      <w:pPr>
        <w:rPr>
          <w:lang w:val="en-US"/>
        </w:rPr>
      </w:pPr>
    </w:p>
    <w:p w14:paraId="18DB2ACE" w14:textId="77777777" w:rsidR="00E95305" w:rsidRDefault="00E95305">
      <w:pPr>
        <w:rPr>
          <w:lang w:val="en-US"/>
        </w:rPr>
      </w:pPr>
    </w:p>
    <w:p w14:paraId="735E4F48" w14:textId="1BEAC6D9" w:rsidR="009B0E9E" w:rsidRDefault="009B0E9E">
      <w:pPr>
        <w:rPr>
          <w:lang w:val="en-US"/>
        </w:rPr>
      </w:pPr>
      <w:r>
        <w:rPr>
          <w:lang w:val="en-US"/>
        </w:rPr>
        <w:t xml:space="preserve">ALT, alanine aminotransferase. </w:t>
      </w:r>
      <w:proofErr w:type="spellStart"/>
      <w:r>
        <w:rPr>
          <w:lang w:val="en-US"/>
        </w:rPr>
        <w:t>ApoA</w:t>
      </w:r>
      <w:proofErr w:type="spellEnd"/>
      <w:r>
        <w:rPr>
          <w:lang w:val="en-US"/>
        </w:rPr>
        <w:t xml:space="preserve">, Apolipoprotein A. </w:t>
      </w:r>
      <w:proofErr w:type="spellStart"/>
      <w:r>
        <w:rPr>
          <w:lang w:val="en-US"/>
        </w:rPr>
        <w:t>ApoB</w:t>
      </w:r>
      <w:proofErr w:type="spellEnd"/>
      <w:r>
        <w:rPr>
          <w:lang w:val="en-US"/>
        </w:rPr>
        <w:t xml:space="preserve">, apolipoprotein B. CRP, c-reactive protein. Direct BR, direct bilirubin. GGT, </w:t>
      </w:r>
      <w:r w:rsidRPr="009B0E9E">
        <w:rPr>
          <w:lang w:val="en-US"/>
        </w:rPr>
        <w:t xml:space="preserve">Gamma </w:t>
      </w:r>
      <w:proofErr w:type="spellStart"/>
      <w:r w:rsidRPr="009B0E9E">
        <w:rPr>
          <w:lang w:val="en-US"/>
        </w:rPr>
        <w:t>glutamyltransferase</w:t>
      </w:r>
      <w:proofErr w:type="spellEnd"/>
      <w:r>
        <w:rPr>
          <w:lang w:val="en-US"/>
        </w:rPr>
        <w:t>. HDL, high-density lipoprotein. LDL, low-density lipoprotein. SHBG, sex-hormone binding globulin. TC, total cholesterol. TG, triglycerides. Total BR, total bilirubin.</w:t>
      </w:r>
      <w:r w:rsidR="00457CC6">
        <w:rPr>
          <w:lang w:val="en-US"/>
        </w:rPr>
        <w:t xml:space="preserve"> BMI, body mass index.</w:t>
      </w:r>
      <w:r w:rsidR="00544770">
        <w:rPr>
          <w:lang w:val="en-US"/>
        </w:rPr>
        <w:t xml:space="preserve"> Smoking, smoking status. Alcohol, intake.</w:t>
      </w:r>
      <w:r w:rsidR="003A7F86">
        <w:rPr>
          <w:lang w:val="en-US"/>
        </w:rPr>
        <w:t xml:space="preserve"> All measures reported on SD scale</w:t>
      </w:r>
      <w:r w:rsidR="0048165C">
        <w:rPr>
          <w:lang w:val="en-US"/>
        </w:rPr>
        <w:t xml:space="preserve">. All estimated adjusted for </w:t>
      </w:r>
      <w:r w:rsidR="006A55BB">
        <w:rPr>
          <w:lang w:val="en-US"/>
        </w:rPr>
        <w:t xml:space="preserve">main effect, </w:t>
      </w:r>
      <w:r w:rsidR="0048165C">
        <w:rPr>
          <w:lang w:val="en-US"/>
        </w:rPr>
        <w:t xml:space="preserve">age, </w:t>
      </w:r>
      <w:r w:rsidR="006D057C">
        <w:rPr>
          <w:lang w:val="en-US"/>
        </w:rPr>
        <w:t>sex,</w:t>
      </w:r>
      <w:r w:rsidR="0048165C">
        <w:rPr>
          <w:lang w:val="en-US"/>
        </w:rPr>
        <w:t xml:space="preserve"> and top ten genetic principal components.</w:t>
      </w:r>
      <w:r w:rsidR="0020739A">
        <w:rPr>
          <w:lang w:val="en-US"/>
        </w:rPr>
        <w:t xml:space="preserve"> </w:t>
      </w:r>
      <w:r w:rsidR="00B755A4">
        <w:rPr>
          <w:lang w:val="en-US"/>
        </w:rPr>
        <w:t>Gene name is the nearest gene by chromosomal position.</w:t>
      </w:r>
      <w:r w:rsidR="00636D0C">
        <w:rPr>
          <w:lang w:val="en-US"/>
        </w:rPr>
        <w:t xml:space="preserve"> SD, standard deviation. CI, confidence interval.</w:t>
      </w:r>
    </w:p>
    <w:p w14:paraId="1B6D9190" w14:textId="50DAC256" w:rsidR="00643C2E" w:rsidRPr="006D52BC" w:rsidRDefault="00643C2E">
      <w:pPr>
        <w:rPr>
          <w:lang w:val="en-US"/>
        </w:rPr>
      </w:pPr>
      <w:r>
        <w:rPr>
          <w:lang w:val="en-US"/>
        </w:rPr>
        <w:br w:type="page"/>
      </w:r>
    </w:p>
    <w:p w14:paraId="6888C07B" w14:textId="5F173691" w:rsidR="00BC70FF" w:rsidRDefault="005B4D4D" w:rsidP="00BC70FF">
      <w:pPr>
        <w:rPr>
          <w:lang w:val="en-US"/>
        </w:rPr>
      </w:pPr>
      <w:r>
        <w:rPr>
          <w:lang w:val="en-US"/>
        </w:rPr>
        <w:lastRenderedPageBreak/>
        <w:t>S</w:t>
      </w:r>
      <w:r w:rsidR="00923AD4">
        <w:rPr>
          <w:lang w:val="en-US"/>
        </w:rPr>
        <w:t>upplementary Figure</w:t>
      </w:r>
      <w:r w:rsidR="00517CA2">
        <w:rPr>
          <w:lang w:val="en-US"/>
        </w:rPr>
        <w:t xml:space="preserve"> 1</w:t>
      </w:r>
      <w:r w:rsidR="00923AD4">
        <w:rPr>
          <w:lang w:val="en-US"/>
        </w:rPr>
        <w:t xml:space="preserve">. Type I error of </w:t>
      </w:r>
      <w:r w:rsidR="00125122">
        <w:rPr>
          <w:lang w:val="en-US"/>
        </w:rPr>
        <w:t>Breusch-Pagan test</w:t>
      </w:r>
    </w:p>
    <w:p w14:paraId="1FB10DF8" w14:textId="77777777" w:rsidR="0059415D" w:rsidRDefault="0059415D" w:rsidP="00BC70FF">
      <w:pPr>
        <w:rPr>
          <w:lang w:val="en-US"/>
        </w:rPr>
      </w:pPr>
    </w:p>
    <w:p w14:paraId="4BF63201" w14:textId="45A499F9" w:rsidR="00ED6D8F" w:rsidRDefault="00AD6E48" w:rsidP="00923AD4">
      <w:pPr>
        <w:rPr>
          <w:lang w:val="en-US"/>
        </w:rPr>
      </w:pPr>
      <w:r>
        <w:rPr>
          <w:noProof/>
          <w:lang w:val="en-US"/>
        </w:rPr>
        <w:drawing>
          <wp:inline distT="0" distB="0" distL="0" distR="0" wp14:anchorId="56B3CB82" wp14:editId="4A5E6923">
            <wp:extent cx="5731510" cy="57315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34CD9CE" w14:textId="7C32F3E2" w:rsidR="003254A7" w:rsidRDefault="00A72329" w:rsidP="00923AD4">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w:t>
      </w:r>
      <w:r w:rsidR="00853A30">
        <w:rPr>
          <w:lang w:val="en-US"/>
        </w:rPr>
        <w:t xml:space="preserve">Mixed normal, distribution produced with </w:t>
      </w:r>
      <w:r w:rsidR="00E37F5A">
        <w:rPr>
          <w:lang w:val="en-US"/>
        </w:rPr>
        <w:t xml:space="preserve">90% </w:t>
      </w:r>
      <w:proofErr w:type="gramStart"/>
      <w:r w:rsidR="00853A30">
        <w:rPr>
          <w:lang w:val="en-US"/>
        </w:rPr>
        <w:t>N(</w:t>
      </w:r>
      <w:proofErr w:type="gramEnd"/>
      <w:r w:rsidR="00853A30">
        <w:rPr>
          <w:lang w:val="en-US"/>
        </w:rPr>
        <w:t xml:space="preserve">0,1) and </w:t>
      </w:r>
      <w:r w:rsidR="00E37F5A">
        <w:rPr>
          <w:lang w:val="en-US"/>
        </w:rPr>
        <w:t xml:space="preserve">10% </w:t>
      </w:r>
      <w:r w:rsidR="00853A30">
        <w:rPr>
          <w:lang w:val="en-US"/>
        </w:rPr>
        <w:t>N(</w:t>
      </w:r>
      <w:r w:rsidR="00E37F5A">
        <w:rPr>
          <w:lang w:val="en-US"/>
        </w:rPr>
        <w:t>5</w:t>
      </w:r>
      <w:r w:rsidR="00853A30">
        <w:rPr>
          <w:lang w:val="en-US"/>
        </w:rPr>
        <w:t xml:space="preserve">,1). </w:t>
      </w:r>
      <w:r w:rsidR="009E6BCF">
        <w:rPr>
          <w:lang w:val="en-US"/>
        </w:rPr>
        <w:t xml:space="preserve">MAF, minor allele frequency. </w:t>
      </w:r>
      <w:r w:rsidR="00B91674">
        <w:rPr>
          <w:lang w:val="en-US"/>
        </w:rPr>
        <w:t>A, MAF=0.01. B, MAF=0.05. C, MAF=0.1. D, MAF=0.2.</w:t>
      </w:r>
      <w:r w:rsidR="00353F23">
        <w:rPr>
          <w:lang w:val="en-US"/>
        </w:rPr>
        <w:t xml:space="preserve"> Simulation was produced with 1000 repetitions and 1000 observations.</w:t>
      </w:r>
      <w:r w:rsidR="00A638AF" w:rsidRPr="00A638AF">
        <w:rPr>
          <w:lang w:val="en-US"/>
        </w:rPr>
        <w:t xml:space="preserve"> </w:t>
      </w:r>
      <w:r w:rsidR="00CB351D">
        <w:rPr>
          <w:lang w:val="en-US"/>
        </w:rPr>
        <w:t>Dashes</w:t>
      </w:r>
      <w:r w:rsidR="00A638AF">
        <w:rPr>
          <w:lang w:val="en-US"/>
        </w:rPr>
        <w:t xml:space="preserve"> represent the 95% confidence interval.</w:t>
      </w:r>
    </w:p>
    <w:p w14:paraId="49C30E27" w14:textId="77777777" w:rsidR="003254A7" w:rsidRDefault="003254A7">
      <w:pPr>
        <w:rPr>
          <w:lang w:val="en-US"/>
        </w:rPr>
      </w:pPr>
      <w:r>
        <w:rPr>
          <w:lang w:val="en-US"/>
        </w:rPr>
        <w:br w:type="page"/>
      </w:r>
    </w:p>
    <w:p w14:paraId="5B02BB1E" w14:textId="1A9673F4" w:rsidR="003254A7" w:rsidRDefault="003254A7" w:rsidP="003254A7">
      <w:pPr>
        <w:rPr>
          <w:lang w:val="en-US"/>
        </w:rPr>
      </w:pPr>
      <w:r>
        <w:rPr>
          <w:lang w:val="en-US"/>
        </w:rPr>
        <w:lastRenderedPageBreak/>
        <w:t>Supplementary Figure</w:t>
      </w:r>
      <w:r w:rsidR="00B301FD">
        <w:rPr>
          <w:lang w:val="en-US"/>
        </w:rPr>
        <w:t xml:space="preserve"> 2</w:t>
      </w:r>
      <w:r>
        <w:rPr>
          <w:lang w:val="en-US"/>
        </w:rPr>
        <w:t xml:space="preserve">. Type I error of OSCA test </w:t>
      </w:r>
    </w:p>
    <w:p w14:paraId="4DD113CC" w14:textId="0D04781E" w:rsidR="00314641" w:rsidRDefault="00AD6E48" w:rsidP="003254A7">
      <w:pPr>
        <w:rPr>
          <w:lang w:val="en-US"/>
        </w:rPr>
      </w:pPr>
      <w:r>
        <w:rPr>
          <w:noProof/>
          <w:lang w:val="en-US"/>
        </w:rPr>
        <w:drawing>
          <wp:inline distT="0" distB="0" distL="0" distR="0" wp14:anchorId="7F80CFD7" wp14:editId="2FB1EE26">
            <wp:extent cx="5731510" cy="57315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6918102" w14:textId="77777777" w:rsidR="004D0791" w:rsidRDefault="004D0791" w:rsidP="004D0791">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Mixed normal, distribution produced with 90% </w:t>
      </w:r>
      <w:proofErr w:type="gramStart"/>
      <w:r>
        <w:rPr>
          <w:lang w:val="en-US"/>
        </w:rPr>
        <w:t>N(</w:t>
      </w:r>
      <w:proofErr w:type="gramEnd"/>
      <w:r>
        <w:rPr>
          <w:lang w:val="en-US"/>
        </w:rPr>
        <w:t>0,1) and 10% N(5,1). MAF, minor allele frequency. A, MAF=0.01. B, MAF=0.05. C, MAF=0.1. D, MAF=0.2. Simulation was produced with 1000 repetitions and 1000 observations.</w:t>
      </w:r>
      <w:r w:rsidRPr="00A638AF">
        <w:rPr>
          <w:lang w:val="en-US"/>
        </w:rPr>
        <w:t xml:space="preserve"> </w:t>
      </w:r>
      <w:r>
        <w:rPr>
          <w:lang w:val="en-US"/>
        </w:rPr>
        <w:t>Dashes represent the 95% confidence interval.</w:t>
      </w:r>
    </w:p>
    <w:p w14:paraId="42A31CB7" w14:textId="77777777" w:rsidR="004D0791" w:rsidRDefault="004D0791" w:rsidP="003254A7">
      <w:pPr>
        <w:rPr>
          <w:lang w:val="en-US"/>
        </w:rPr>
      </w:pPr>
    </w:p>
    <w:p w14:paraId="2DBB0EC9" w14:textId="77777777" w:rsidR="00CC2227" w:rsidRDefault="00CC2227" w:rsidP="00923AD4">
      <w:pPr>
        <w:rPr>
          <w:lang w:val="en-US"/>
        </w:rPr>
      </w:pPr>
    </w:p>
    <w:p w14:paraId="037069ED" w14:textId="77777777" w:rsidR="00CC2227" w:rsidRDefault="00CC2227">
      <w:pPr>
        <w:rPr>
          <w:lang w:val="en-US"/>
        </w:rPr>
      </w:pPr>
      <w:r>
        <w:rPr>
          <w:lang w:val="en-US"/>
        </w:rPr>
        <w:br w:type="page"/>
      </w:r>
    </w:p>
    <w:p w14:paraId="60D54E6E" w14:textId="38D0262A" w:rsidR="00BB64FB" w:rsidRDefault="00CC2227" w:rsidP="00923AD4">
      <w:pPr>
        <w:rPr>
          <w:lang w:val="en-US"/>
        </w:rPr>
      </w:pPr>
      <w:r>
        <w:rPr>
          <w:lang w:val="en-US"/>
        </w:rPr>
        <w:lastRenderedPageBreak/>
        <w:t>Supplementary Figure</w:t>
      </w:r>
      <w:r w:rsidR="000069CD">
        <w:rPr>
          <w:lang w:val="en-US"/>
        </w:rPr>
        <w:t xml:space="preserve"> 3</w:t>
      </w:r>
      <w:r>
        <w:rPr>
          <w:lang w:val="en-US"/>
        </w:rPr>
        <w:t xml:space="preserve">. </w:t>
      </w:r>
      <w:r w:rsidR="000D7628">
        <w:rPr>
          <w:lang w:val="en-US"/>
        </w:rPr>
        <w:t xml:space="preserve">Type I error of </w:t>
      </w:r>
      <w:r w:rsidR="004E0CB6">
        <w:rPr>
          <w:lang w:val="en-US"/>
        </w:rPr>
        <w:t xml:space="preserve">Breusch-Pagan test with </w:t>
      </w:r>
      <w:r w:rsidR="00505C07">
        <w:rPr>
          <w:lang w:val="en-US"/>
        </w:rPr>
        <w:t>main effect</w:t>
      </w:r>
      <w:r w:rsidR="006D216E">
        <w:rPr>
          <w:lang w:val="en-US"/>
        </w:rPr>
        <w:t xml:space="preserve"> </w:t>
      </w:r>
      <w:r w:rsidR="008024D2">
        <w:rPr>
          <w:lang w:val="en-US"/>
        </w:rPr>
        <w:t>following variable transformation</w:t>
      </w:r>
    </w:p>
    <w:p w14:paraId="7AE1F7F1" w14:textId="51B122DF" w:rsidR="00CC2167" w:rsidRDefault="0090240D" w:rsidP="00923AD4">
      <w:pPr>
        <w:rPr>
          <w:lang w:val="en-US"/>
        </w:rPr>
      </w:pPr>
      <w:r>
        <w:rPr>
          <w:noProof/>
          <w:lang w:val="en-US"/>
        </w:rPr>
        <w:drawing>
          <wp:inline distT="0" distB="0" distL="0" distR="0" wp14:anchorId="139396B0" wp14:editId="4A597FC2">
            <wp:extent cx="5731510" cy="5731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7F49C8" w14:textId="77777777" w:rsidR="00813CCB" w:rsidRDefault="00825186">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Mixed normal, distribution produced with 90% </w:t>
      </w:r>
      <w:proofErr w:type="gramStart"/>
      <w:r>
        <w:rPr>
          <w:lang w:val="en-US"/>
        </w:rPr>
        <w:t>N(</w:t>
      </w:r>
      <w:proofErr w:type="gramEnd"/>
      <w:r>
        <w:rPr>
          <w:lang w:val="en-US"/>
        </w:rPr>
        <w:t xml:space="preserve">0,1) and 10% N(5,1). </w:t>
      </w:r>
      <w:proofErr w:type="gramStart"/>
      <w:r>
        <w:rPr>
          <w:lang w:val="en-US"/>
        </w:rPr>
        <w:t>A,</w:t>
      </w:r>
      <w:proofErr w:type="gramEnd"/>
      <w:r>
        <w:rPr>
          <w:lang w:val="en-US"/>
        </w:rPr>
        <w:t xml:space="preserve"> Log transformation. B, Square root. C, Inverse-rank normal transformation. D, Cube root.</w:t>
      </w:r>
      <w:r w:rsidR="008C7706">
        <w:rPr>
          <w:lang w:val="en-US"/>
        </w:rPr>
        <w:t xml:space="preserve"> </w:t>
      </w:r>
      <w:r>
        <w:rPr>
          <w:lang w:val="en-US"/>
        </w:rPr>
        <w:t>Simulation</w:t>
      </w:r>
      <w:r w:rsidR="00C8418B">
        <w:rPr>
          <w:lang w:val="en-US"/>
        </w:rPr>
        <w:t>s</w:t>
      </w:r>
      <w:r>
        <w:rPr>
          <w:lang w:val="en-US"/>
        </w:rPr>
        <w:t xml:space="preserve"> </w:t>
      </w:r>
      <w:r w:rsidR="00C8418B">
        <w:rPr>
          <w:lang w:val="en-US"/>
        </w:rPr>
        <w:t xml:space="preserve">were </w:t>
      </w:r>
      <w:r>
        <w:rPr>
          <w:lang w:val="en-US"/>
        </w:rPr>
        <w:t xml:space="preserve">produced with 1000 repetitions and 1000 </w:t>
      </w:r>
      <w:r w:rsidR="00A201FE">
        <w:rPr>
          <w:lang w:val="en-US"/>
        </w:rPr>
        <w:t>observations;</w:t>
      </w:r>
      <w:r w:rsidR="00C8418B">
        <w:rPr>
          <w:lang w:val="en-US"/>
        </w:rPr>
        <w:t xml:space="preserve"> all </w:t>
      </w:r>
      <w:r w:rsidR="008F386F">
        <w:rPr>
          <w:lang w:val="en-US"/>
        </w:rPr>
        <w:t>experiments</w:t>
      </w:r>
      <w:r w:rsidR="00C8418B">
        <w:rPr>
          <w:lang w:val="en-US"/>
        </w:rPr>
        <w:t xml:space="preserve"> were set to have a main effect detectable with 80% power</w:t>
      </w:r>
      <w:r>
        <w:rPr>
          <w:lang w:val="en-US"/>
        </w:rPr>
        <w:t>.</w:t>
      </w:r>
      <w:r w:rsidR="00FF7B07">
        <w:rPr>
          <w:lang w:val="en-US"/>
        </w:rPr>
        <w:t xml:space="preserve"> The SNP was simulated to have 10% allele frequency.</w:t>
      </w:r>
      <w:r w:rsidRPr="00A638AF">
        <w:rPr>
          <w:lang w:val="en-US"/>
        </w:rPr>
        <w:t xml:space="preserve"> </w:t>
      </w:r>
      <w:r>
        <w:rPr>
          <w:lang w:val="en-US"/>
        </w:rPr>
        <w:t>Dashes represent the 95% confidence interval.</w:t>
      </w:r>
    </w:p>
    <w:p w14:paraId="1F646127" w14:textId="77777777" w:rsidR="00813CCB" w:rsidRDefault="00813CCB">
      <w:pPr>
        <w:rPr>
          <w:lang w:val="en-US"/>
        </w:rPr>
      </w:pPr>
      <w:r>
        <w:rPr>
          <w:lang w:val="en-US"/>
        </w:rPr>
        <w:br w:type="page"/>
      </w:r>
    </w:p>
    <w:p w14:paraId="68EFE1F8" w14:textId="44477D09" w:rsidR="00813CCB" w:rsidRDefault="00813CCB" w:rsidP="00813CCB">
      <w:pPr>
        <w:rPr>
          <w:lang w:val="en-US"/>
        </w:rPr>
      </w:pPr>
      <w:r>
        <w:rPr>
          <w:lang w:val="en-US"/>
        </w:rPr>
        <w:lastRenderedPageBreak/>
        <w:t>Supplementary Figure</w:t>
      </w:r>
      <w:r w:rsidR="007419C5">
        <w:rPr>
          <w:lang w:val="en-US"/>
        </w:rPr>
        <w:t xml:space="preserve"> 4</w:t>
      </w:r>
      <w:r>
        <w:rPr>
          <w:lang w:val="en-US"/>
        </w:rPr>
        <w:t>. Type I error of OSCA test with main effect following variable transformation</w:t>
      </w:r>
    </w:p>
    <w:p w14:paraId="55BCC7E6" w14:textId="644FA005" w:rsidR="00813CCB" w:rsidRDefault="0090240D" w:rsidP="00813CCB">
      <w:pPr>
        <w:rPr>
          <w:lang w:val="en-US"/>
        </w:rPr>
      </w:pPr>
      <w:r>
        <w:rPr>
          <w:noProof/>
          <w:lang w:val="en-US"/>
        </w:rPr>
        <w:drawing>
          <wp:inline distT="0" distB="0" distL="0" distR="0" wp14:anchorId="5DBADAB3" wp14:editId="1FCC454E">
            <wp:extent cx="5731510" cy="57315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7E33B2C" w14:textId="464DB678" w:rsidR="00FB6F77" w:rsidRDefault="00813CCB" w:rsidP="00813CCB">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Mixed normal, distribution produced with 90% </w:t>
      </w:r>
      <w:proofErr w:type="gramStart"/>
      <w:r>
        <w:rPr>
          <w:lang w:val="en-US"/>
        </w:rPr>
        <w:t>N(</w:t>
      </w:r>
      <w:proofErr w:type="gramEnd"/>
      <w:r>
        <w:rPr>
          <w:lang w:val="en-US"/>
        </w:rPr>
        <w:t xml:space="preserve">0,1) and 10% N(5,1). </w:t>
      </w:r>
      <w:proofErr w:type="gramStart"/>
      <w:r>
        <w:rPr>
          <w:lang w:val="en-US"/>
        </w:rPr>
        <w:t>A,</w:t>
      </w:r>
      <w:proofErr w:type="gramEnd"/>
      <w:r>
        <w:rPr>
          <w:lang w:val="en-US"/>
        </w:rPr>
        <w:t xml:space="preserve"> Log transformation. B, Square root. C, Inverse-rank normal transformation. D, Cube root. Simulations were produced with 1000 repetitions and 1000 observations; all experiments were set to have a main effect detectable with 80% power. The SNP was simulated to have 10% allele frequency.</w:t>
      </w:r>
      <w:r w:rsidRPr="00A638AF">
        <w:rPr>
          <w:lang w:val="en-US"/>
        </w:rPr>
        <w:t xml:space="preserve"> </w:t>
      </w:r>
      <w:r>
        <w:rPr>
          <w:lang w:val="en-US"/>
        </w:rPr>
        <w:t>Dashes represent the 95% confidence interval.</w:t>
      </w:r>
      <w:r w:rsidR="00FB6F77">
        <w:rPr>
          <w:lang w:val="en-US"/>
        </w:rPr>
        <w:br w:type="page"/>
      </w:r>
    </w:p>
    <w:p w14:paraId="3F763867" w14:textId="37175E78" w:rsidR="00FB6F77" w:rsidRDefault="00FB6F77">
      <w:pPr>
        <w:rPr>
          <w:lang w:val="en-US"/>
        </w:rPr>
      </w:pPr>
      <w:r>
        <w:rPr>
          <w:lang w:val="en-US"/>
        </w:rPr>
        <w:lastRenderedPageBreak/>
        <w:t>Supplementary Figure</w:t>
      </w:r>
      <w:r w:rsidR="00D97466">
        <w:rPr>
          <w:lang w:val="en-US"/>
        </w:rPr>
        <w:t xml:space="preserve"> 5</w:t>
      </w:r>
      <w:r>
        <w:rPr>
          <w:lang w:val="en-US"/>
        </w:rPr>
        <w:t>. Histogram of biomarker distribution</w:t>
      </w:r>
    </w:p>
    <w:p w14:paraId="4D1C930C" w14:textId="26C9227E" w:rsidR="00FB6F77" w:rsidRDefault="00FB6F77">
      <w:pPr>
        <w:rPr>
          <w:lang w:val="en-US"/>
        </w:rPr>
      </w:pPr>
    </w:p>
    <w:p w14:paraId="0D3D06A1" w14:textId="5DDFB402" w:rsidR="0037167C" w:rsidRDefault="0037167C">
      <w:pPr>
        <w:rPr>
          <w:lang w:val="en-US"/>
        </w:rPr>
      </w:pPr>
      <w:r>
        <w:rPr>
          <w:noProof/>
          <w:lang w:val="en-US"/>
        </w:rPr>
        <w:drawing>
          <wp:inline distT="0" distB="0" distL="0" distR="0" wp14:anchorId="6A09A730" wp14:editId="12198F82">
            <wp:extent cx="5731510" cy="4776470"/>
            <wp:effectExtent l="0" t="0" r="0" b="0"/>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engineering drawing&#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7F742C01" w14:textId="77777777" w:rsidR="0037167C" w:rsidRDefault="0037167C">
      <w:pPr>
        <w:rPr>
          <w:lang w:val="en-US"/>
        </w:rPr>
      </w:pPr>
    </w:p>
    <w:p w14:paraId="2E36BA30" w14:textId="6611ABE8" w:rsidR="00FB6F77" w:rsidRDefault="00B53B74">
      <w:pPr>
        <w:rPr>
          <w:lang w:val="en-US"/>
        </w:rPr>
      </w:pPr>
      <w:r>
        <w:rPr>
          <w:lang w:val="en-US"/>
        </w:rPr>
        <w:t xml:space="preserve">ALB, albumin. ALP, alkaline phosphatase. </w:t>
      </w:r>
      <w:r w:rsidR="00925EC7">
        <w:rPr>
          <w:lang w:val="en-US"/>
        </w:rPr>
        <w:t xml:space="preserve">ALT, alanine aminotransferase. </w:t>
      </w:r>
      <w:r>
        <w:rPr>
          <w:lang w:val="en-US"/>
        </w:rPr>
        <w:t xml:space="preserve">AST, aspartate aminotransferase. </w:t>
      </w:r>
      <w:proofErr w:type="spellStart"/>
      <w:r w:rsidR="00925EC7">
        <w:rPr>
          <w:lang w:val="en-US"/>
        </w:rPr>
        <w:t>ApoA</w:t>
      </w:r>
      <w:proofErr w:type="spellEnd"/>
      <w:r w:rsidR="00925EC7">
        <w:rPr>
          <w:lang w:val="en-US"/>
        </w:rPr>
        <w:t xml:space="preserve">, Apolipoprotein A. </w:t>
      </w:r>
      <w:proofErr w:type="spellStart"/>
      <w:r w:rsidR="00925EC7">
        <w:rPr>
          <w:lang w:val="en-US"/>
        </w:rPr>
        <w:t>ApoB</w:t>
      </w:r>
      <w:proofErr w:type="spellEnd"/>
      <w:r w:rsidR="00925EC7">
        <w:rPr>
          <w:lang w:val="en-US"/>
        </w:rPr>
        <w:t>, apolipoprotein B. CRP, c-reactive protein.</w:t>
      </w:r>
      <w:r>
        <w:rPr>
          <w:lang w:val="en-US"/>
        </w:rPr>
        <w:t xml:space="preserve"> </w:t>
      </w:r>
      <w:r w:rsidR="00925EC7">
        <w:rPr>
          <w:lang w:val="en-US"/>
        </w:rPr>
        <w:t xml:space="preserve">Direct BR, direct bilirubin. GGT, </w:t>
      </w:r>
      <w:r w:rsidR="00925EC7" w:rsidRPr="009B0E9E">
        <w:rPr>
          <w:lang w:val="en-US"/>
        </w:rPr>
        <w:t xml:space="preserve">Gamma </w:t>
      </w:r>
      <w:proofErr w:type="spellStart"/>
      <w:r w:rsidR="00925EC7" w:rsidRPr="009B0E9E">
        <w:rPr>
          <w:lang w:val="en-US"/>
        </w:rPr>
        <w:t>glutamyltransferase</w:t>
      </w:r>
      <w:proofErr w:type="spellEnd"/>
      <w:r w:rsidR="00925EC7">
        <w:rPr>
          <w:lang w:val="en-US"/>
        </w:rPr>
        <w:t xml:space="preserve">. HDL, high-density lipoprotein. </w:t>
      </w:r>
      <w:r>
        <w:rPr>
          <w:lang w:val="en-US"/>
        </w:rPr>
        <w:t xml:space="preserve">HbA1C, glycated </w:t>
      </w:r>
      <w:proofErr w:type="spellStart"/>
      <w:r>
        <w:rPr>
          <w:lang w:val="en-US"/>
        </w:rPr>
        <w:t>haemoglobin</w:t>
      </w:r>
      <w:proofErr w:type="spellEnd"/>
      <w:r>
        <w:rPr>
          <w:lang w:val="en-US"/>
        </w:rPr>
        <w:t xml:space="preserve">. </w:t>
      </w:r>
      <w:r w:rsidR="008F049B">
        <w:rPr>
          <w:lang w:val="en-US"/>
        </w:rPr>
        <w:t xml:space="preserve">IGF-1, insulin growth factor. </w:t>
      </w:r>
      <w:r w:rsidR="00925EC7">
        <w:rPr>
          <w:lang w:val="en-US"/>
        </w:rPr>
        <w:t xml:space="preserve">LDL, low-density lipoprotein. </w:t>
      </w:r>
      <w:proofErr w:type="spellStart"/>
      <w:r w:rsidR="009E035D">
        <w:rPr>
          <w:lang w:val="en-US"/>
        </w:rPr>
        <w:t>LipoA</w:t>
      </w:r>
      <w:proofErr w:type="spellEnd"/>
      <w:r w:rsidR="009E035D">
        <w:rPr>
          <w:lang w:val="en-US"/>
        </w:rPr>
        <w:t xml:space="preserve">, </w:t>
      </w:r>
      <w:proofErr w:type="spellStart"/>
      <w:r w:rsidR="009E035D">
        <w:rPr>
          <w:lang w:val="en-US"/>
        </w:rPr>
        <w:t>liprotein</w:t>
      </w:r>
      <w:proofErr w:type="spellEnd"/>
      <w:r w:rsidR="009E035D">
        <w:rPr>
          <w:lang w:val="en-US"/>
        </w:rPr>
        <w:t xml:space="preserve"> A. RF, rheumatic factor. </w:t>
      </w:r>
      <w:r w:rsidR="00925EC7">
        <w:rPr>
          <w:lang w:val="en-US"/>
        </w:rPr>
        <w:t xml:space="preserve">SHBG, sex-hormone binding globulin. TC, total cholesterol. TG, triglycerides. Total BR, total bilirubin. </w:t>
      </w:r>
      <w:r w:rsidR="00FB6F77">
        <w:rPr>
          <w:lang w:val="en-US"/>
        </w:rPr>
        <w:t>SD units.</w:t>
      </w:r>
    </w:p>
    <w:p w14:paraId="7B92BA32" w14:textId="77777777" w:rsidR="00FB6F77" w:rsidRDefault="00FB6F77">
      <w:pPr>
        <w:rPr>
          <w:lang w:val="en-US"/>
        </w:rPr>
      </w:pPr>
      <w:r>
        <w:rPr>
          <w:lang w:val="en-US"/>
        </w:rPr>
        <w:br w:type="page"/>
      </w:r>
    </w:p>
    <w:p w14:paraId="2B7CCBC5" w14:textId="36196949" w:rsidR="00E44B4A" w:rsidRDefault="00FB6F77">
      <w:pPr>
        <w:rPr>
          <w:lang w:val="en-US"/>
        </w:rPr>
      </w:pPr>
      <w:r>
        <w:rPr>
          <w:lang w:val="en-US"/>
        </w:rPr>
        <w:lastRenderedPageBreak/>
        <w:t>Supplementary Figure</w:t>
      </w:r>
      <w:r w:rsidR="00505777">
        <w:rPr>
          <w:lang w:val="en-US"/>
        </w:rPr>
        <w:t xml:space="preserve"> 6</w:t>
      </w:r>
      <w:r>
        <w:rPr>
          <w:lang w:val="en-US"/>
        </w:rPr>
        <w:t>. QQ plot of biomarker distribution</w:t>
      </w:r>
    </w:p>
    <w:p w14:paraId="393276BE" w14:textId="77777777" w:rsidR="000E7ECC" w:rsidRDefault="000E7ECC">
      <w:pPr>
        <w:rPr>
          <w:lang w:val="en-US"/>
        </w:rPr>
      </w:pPr>
    </w:p>
    <w:p w14:paraId="3C5C287E" w14:textId="4B5911CE" w:rsidR="00FB6F77" w:rsidRDefault="000E7ECC">
      <w:pPr>
        <w:rPr>
          <w:lang w:val="en-US"/>
        </w:rPr>
      </w:pPr>
      <w:r>
        <w:rPr>
          <w:noProof/>
          <w:lang w:val="en-US"/>
        </w:rPr>
        <w:drawing>
          <wp:inline distT="0" distB="0" distL="0" distR="0" wp14:anchorId="330CDF9B" wp14:editId="474E7F8E">
            <wp:extent cx="5731510" cy="4776470"/>
            <wp:effectExtent l="0" t="0" r="0" b="0"/>
            <wp:docPr id="9" name="Picture 9"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background pattern&#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5069B0D3" w14:textId="77777777" w:rsidR="000E7ECC" w:rsidRDefault="000E7ECC">
      <w:pPr>
        <w:rPr>
          <w:lang w:val="en-US"/>
        </w:rPr>
      </w:pPr>
    </w:p>
    <w:p w14:paraId="35683EA4" w14:textId="3DDC5D01" w:rsidR="00BD7369" w:rsidRDefault="00D116CC">
      <w:pPr>
        <w:rPr>
          <w:lang w:val="en-US"/>
        </w:rPr>
      </w:pPr>
      <w:r>
        <w:rPr>
          <w:lang w:val="en-US"/>
        </w:rPr>
        <w:t xml:space="preserve">ALB, albumin. ALP, alkaline phosphatase. ALT, alanine aminotransferase. AST, aspartate aminotransferase. </w:t>
      </w:r>
      <w:proofErr w:type="spellStart"/>
      <w:r>
        <w:rPr>
          <w:lang w:val="en-US"/>
        </w:rPr>
        <w:t>ApoA</w:t>
      </w:r>
      <w:proofErr w:type="spellEnd"/>
      <w:r>
        <w:rPr>
          <w:lang w:val="en-US"/>
        </w:rPr>
        <w:t xml:space="preserve">, Apolipoprotein A. </w:t>
      </w:r>
      <w:proofErr w:type="spellStart"/>
      <w:r>
        <w:rPr>
          <w:lang w:val="en-US"/>
        </w:rPr>
        <w:t>ApoB</w:t>
      </w:r>
      <w:proofErr w:type="spellEnd"/>
      <w:r>
        <w:rPr>
          <w:lang w:val="en-US"/>
        </w:rPr>
        <w:t xml:space="preserve">, apolipoprotein B. CRP, c-reactive protein. Direct BR, direct bilirubin. GGT, </w:t>
      </w:r>
      <w:r w:rsidRPr="009B0E9E">
        <w:rPr>
          <w:lang w:val="en-US"/>
        </w:rPr>
        <w:t xml:space="preserve">Gamma </w:t>
      </w:r>
      <w:proofErr w:type="spellStart"/>
      <w:r w:rsidRPr="009B0E9E">
        <w:rPr>
          <w:lang w:val="en-US"/>
        </w:rPr>
        <w:t>glutamyltransferase</w:t>
      </w:r>
      <w:proofErr w:type="spellEnd"/>
      <w:r>
        <w:rPr>
          <w:lang w:val="en-US"/>
        </w:rPr>
        <w:t xml:space="preserve">. HDL, high-density lipoprotein. HbA1C, glycated </w:t>
      </w:r>
      <w:proofErr w:type="spellStart"/>
      <w:r>
        <w:rPr>
          <w:lang w:val="en-US"/>
        </w:rPr>
        <w:t>haemoglobin</w:t>
      </w:r>
      <w:proofErr w:type="spellEnd"/>
      <w:r>
        <w:rPr>
          <w:lang w:val="en-US"/>
        </w:rPr>
        <w:t xml:space="preserve">. IGF-1, insulin growth factor. LDL, low-density lipoprotein. </w:t>
      </w:r>
      <w:proofErr w:type="spellStart"/>
      <w:r>
        <w:rPr>
          <w:lang w:val="en-US"/>
        </w:rPr>
        <w:t>LipoA</w:t>
      </w:r>
      <w:proofErr w:type="spellEnd"/>
      <w:r>
        <w:rPr>
          <w:lang w:val="en-US"/>
        </w:rPr>
        <w:t xml:space="preserve">, </w:t>
      </w:r>
      <w:proofErr w:type="spellStart"/>
      <w:r>
        <w:rPr>
          <w:lang w:val="en-US"/>
        </w:rPr>
        <w:t>liprotein</w:t>
      </w:r>
      <w:proofErr w:type="spellEnd"/>
      <w:r>
        <w:rPr>
          <w:lang w:val="en-US"/>
        </w:rPr>
        <w:t xml:space="preserve"> A. RF, rheumatic factor. SHBG, sex-hormone binding globulin. TC, total cholesterol. TG, triglycerides. Total BR, total bilirubin. </w:t>
      </w:r>
      <w:r w:rsidR="000E57BD">
        <w:rPr>
          <w:lang w:val="en-US"/>
        </w:rPr>
        <w:t>SD units.</w:t>
      </w:r>
    </w:p>
    <w:p w14:paraId="014DFAE9" w14:textId="77777777" w:rsidR="00BD7369" w:rsidRDefault="00BD7369">
      <w:pPr>
        <w:rPr>
          <w:lang w:val="en-US"/>
        </w:rPr>
      </w:pPr>
      <w:r>
        <w:rPr>
          <w:lang w:val="en-US"/>
        </w:rPr>
        <w:br w:type="page"/>
      </w:r>
    </w:p>
    <w:p w14:paraId="18A4B3E7" w14:textId="6A50FE12" w:rsidR="000E57BD" w:rsidRDefault="00BD7369">
      <w:pPr>
        <w:rPr>
          <w:lang w:val="en-US"/>
        </w:rPr>
      </w:pPr>
      <w:commentRangeStart w:id="18"/>
      <w:r>
        <w:rPr>
          <w:lang w:val="en-US"/>
        </w:rPr>
        <w:lastRenderedPageBreak/>
        <w:t>Supplementary Figure</w:t>
      </w:r>
      <w:r w:rsidR="00EE0B7D">
        <w:rPr>
          <w:lang w:val="en-US"/>
        </w:rPr>
        <w:t xml:space="preserve"> </w:t>
      </w:r>
      <w:r w:rsidR="003960FC">
        <w:rPr>
          <w:lang w:val="en-US"/>
        </w:rPr>
        <w:t>7</w:t>
      </w:r>
      <w:r>
        <w:rPr>
          <w:lang w:val="en-US"/>
        </w:rPr>
        <w:t xml:space="preserve">. QQ plots of biomarker </w:t>
      </w:r>
      <w:proofErr w:type="spellStart"/>
      <w:r w:rsidR="00D3029F">
        <w:rPr>
          <w:lang w:val="en-US"/>
        </w:rPr>
        <w:t>v</w:t>
      </w:r>
      <w:r>
        <w:rPr>
          <w:lang w:val="en-US"/>
        </w:rPr>
        <w:t>GWAS</w:t>
      </w:r>
      <w:proofErr w:type="spellEnd"/>
      <w:r>
        <w:rPr>
          <w:lang w:val="en-US"/>
        </w:rPr>
        <w:t xml:space="preserve"> using Breusch-Pagan test</w:t>
      </w:r>
      <w:commentRangeEnd w:id="18"/>
      <w:r w:rsidR="0069019A">
        <w:rPr>
          <w:rStyle w:val="CommentReference"/>
        </w:rPr>
        <w:commentReference w:id="18"/>
      </w:r>
    </w:p>
    <w:p w14:paraId="58B0F26C" w14:textId="3934E612" w:rsidR="00BD7369" w:rsidRDefault="00BD7369">
      <w:pPr>
        <w:rPr>
          <w:lang w:val="en-US"/>
        </w:rPr>
      </w:pPr>
    </w:p>
    <w:p w14:paraId="3D6B2611" w14:textId="6B5FFE88" w:rsidR="00016FD3" w:rsidRDefault="00016FD3">
      <w:pPr>
        <w:rPr>
          <w:lang w:val="en-US"/>
        </w:rPr>
      </w:pPr>
      <w:r>
        <w:rPr>
          <w:noProof/>
          <w:lang w:val="en-US"/>
        </w:rPr>
        <w:drawing>
          <wp:inline distT="0" distB="0" distL="0" distR="0" wp14:anchorId="02546721" wp14:editId="31C19AE5">
            <wp:extent cx="5731510" cy="5731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CB4A236" w14:textId="06D0A6B2" w:rsidR="00016FD3" w:rsidRDefault="00016FD3">
      <w:pPr>
        <w:rPr>
          <w:lang w:val="en-US"/>
        </w:rPr>
      </w:pPr>
    </w:p>
    <w:p w14:paraId="5D272EE4" w14:textId="319F7AA2" w:rsidR="005F7F1B" w:rsidRDefault="00016FD3" w:rsidP="00016FD3">
      <w:pPr>
        <w:rPr>
          <w:lang w:val="en-US"/>
        </w:rPr>
      </w:pPr>
      <w:r>
        <w:rPr>
          <w:lang w:val="en-US"/>
        </w:rPr>
        <w:t xml:space="preserve">QQ plots for GWAS of SNP effects on biomarker variance adjusted for age, </w:t>
      </w:r>
      <w:proofErr w:type="gramStart"/>
      <w:r>
        <w:rPr>
          <w:lang w:val="en-US"/>
        </w:rPr>
        <w:t>sex</w:t>
      </w:r>
      <w:proofErr w:type="gramEnd"/>
      <w:r>
        <w:rPr>
          <w:lang w:val="en-US"/>
        </w:rPr>
        <w:t xml:space="preserve"> and top ten genetic principal components</w:t>
      </w:r>
      <w:r w:rsidR="005E1A26">
        <w:rPr>
          <w:lang w:val="en-US"/>
        </w:rPr>
        <w:t xml:space="preserve">. ALB, albumin. ALP, alkaline phosphatase. ALT, alanine aminotransferase. AST, aspartate aminotransferase. </w:t>
      </w:r>
      <w:proofErr w:type="spellStart"/>
      <w:r w:rsidR="005E1A26">
        <w:rPr>
          <w:lang w:val="en-US"/>
        </w:rPr>
        <w:t>ApoA</w:t>
      </w:r>
      <w:proofErr w:type="spellEnd"/>
      <w:r w:rsidR="005E1A26">
        <w:rPr>
          <w:lang w:val="en-US"/>
        </w:rPr>
        <w:t xml:space="preserve">, Apolipoprotein A. </w:t>
      </w:r>
      <w:proofErr w:type="spellStart"/>
      <w:r w:rsidR="005E1A26">
        <w:rPr>
          <w:lang w:val="en-US"/>
        </w:rPr>
        <w:t>ApoB</w:t>
      </w:r>
      <w:proofErr w:type="spellEnd"/>
      <w:r w:rsidR="005E1A26">
        <w:rPr>
          <w:lang w:val="en-US"/>
        </w:rPr>
        <w:t xml:space="preserve">, apolipoprotein B. CRP, c-reactive protein. Direct BR, direct bilirubin. GGT, </w:t>
      </w:r>
      <w:r w:rsidR="005E1A26" w:rsidRPr="009B0E9E">
        <w:rPr>
          <w:lang w:val="en-US"/>
        </w:rPr>
        <w:t xml:space="preserve">Gamma </w:t>
      </w:r>
      <w:proofErr w:type="spellStart"/>
      <w:r w:rsidR="005E1A26" w:rsidRPr="009B0E9E">
        <w:rPr>
          <w:lang w:val="en-US"/>
        </w:rPr>
        <w:t>glutamyltransferase</w:t>
      </w:r>
      <w:proofErr w:type="spellEnd"/>
      <w:r w:rsidR="005E1A26">
        <w:rPr>
          <w:lang w:val="en-US"/>
        </w:rPr>
        <w:t xml:space="preserve">. HDL, high-density lipoprotein. HbA1C, glycated </w:t>
      </w:r>
      <w:proofErr w:type="spellStart"/>
      <w:r w:rsidR="005E1A26">
        <w:rPr>
          <w:lang w:val="en-US"/>
        </w:rPr>
        <w:t>haemoglobin</w:t>
      </w:r>
      <w:proofErr w:type="spellEnd"/>
      <w:r w:rsidR="005E1A26">
        <w:rPr>
          <w:lang w:val="en-US"/>
        </w:rPr>
        <w:t xml:space="preserve">. IGF-1, insulin growth factor. LDL, low-density lipoprotein. </w:t>
      </w:r>
      <w:proofErr w:type="spellStart"/>
      <w:r w:rsidR="005E1A26">
        <w:rPr>
          <w:lang w:val="en-US"/>
        </w:rPr>
        <w:t>LipoA</w:t>
      </w:r>
      <w:proofErr w:type="spellEnd"/>
      <w:r w:rsidR="005E1A26">
        <w:rPr>
          <w:lang w:val="en-US"/>
        </w:rPr>
        <w:t xml:space="preserve">, </w:t>
      </w:r>
      <w:proofErr w:type="spellStart"/>
      <w:r w:rsidR="005E1A26">
        <w:rPr>
          <w:lang w:val="en-US"/>
        </w:rPr>
        <w:t>liprotein</w:t>
      </w:r>
      <w:proofErr w:type="spellEnd"/>
      <w:r w:rsidR="005E1A26">
        <w:rPr>
          <w:lang w:val="en-US"/>
        </w:rPr>
        <w:t xml:space="preserve"> A. RF, rheumatic factor. SHBG, sex-hormone binding globulin. TC, total cholesterol. TG, triglycerides. Total BR, total bilirubin.</w:t>
      </w:r>
    </w:p>
    <w:p w14:paraId="3DA868BA" w14:textId="77777777" w:rsidR="005F7F1B" w:rsidRDefault="005F7F1B">
      <w:pPr>
        <w:rPr>
          <w:lang w:val="en-US"/>
        </w:rPr>
      </w:pPr>
      <w:r>
        <w:rPr>
          <w:lang w:val="en-US"/>
        </w:rPr>
        <w:br w:type="page"/>
      </w:r>
    </w:p>
    <w:p w14:paraId="6D550A9F" w14:textId="4E1DC942" w:rsidR="00EF205F" w:rsidRPr="00700E7F" w:rsidRDefault="005F7F1B" w:rsidP="00587128">
      <w:pPr>
        <w:rPr>
          <w:rFonts w:ascii="Courier New" w:hAnsi="Courier New" w:cs="Courier New"/>
        </w:rPr>
      </w:pPr>
      <w:commentRangeStart w:id="19"/>
      <w:r>
        <w:rPr>
          <w:lang w:val="en-US"/>
        </w:rPr>
        <w:lastRenderedPageBreak/>
        <w:t>Supplementary Table</w:t>
      </w:r>
      <w:r w:rsidR="009D0B3B">
        <w:rPr>
          <w:lang w:val="en-US"/>
        </w:rPr>
        <w:t xml:space="preserve"> 1</w:t>
      </w:r>
      <w:r>
        <w:rPr>
          <w:lang w:val="en-US"/>
        </w:rPr>
        <w:t xml:space="preserve">. </w:t>
      </w:r>
      <w:r w:rsidR="005E2139">
        <w:rPr>
          <w:lang w:val="en-US"/>
        </w:rPr>
        <w:t xml:space="preserve">Top </w:t>
      </w:r>
      <w:proofErr w:type="spellStart"/>
      <w:r w:rsidR="005E2139">
        <w:rPr>
          <w:lang w:val="en-US"/>
        </w:rPr>
        <w:t>vQTL</w:t>
      </w:r>
      <w:proofErr w:type="spellEnd"/>
      <w:r w:rsidR="00F45A77">
        <w:rPr>
          <w:lang w:val="en-US"/>
        </w:rPr>
        <w:t xml:space="preserve"> (P &lt; 1.67 x 10</w:t>
      </w:r>
      <w:r w:rsidR="00F45A77" w:rsidRPr="00F45A77">
        <w:rPr>
          <w:vertAlign w:val="superscript"/>
          <w:lang w:val="en-US"/>
        </w:rPr>
        <w:t>-9</w:t>
      </w:r>
      <w:r w:rsidR="00F45A77">
        <w:rPr>
          <w:lang w:val="en-US"/>
        </w:rPr>
        <w:t>)</w:t>
      </w:r>
      <w:r w:rsidR="005E2139">
        <w:rPr>
          <w:lang w:val="en-US"/>
        </w:rPr>
        <w:t xml:space="preserve"> effects on biomarker concentration</w:t>
      </w:r>
      <w:commentRangeEnd w:id="19"/>
      <w:r w:rsidR="00EB52EB">
        <w:rPr>
          <w:rStyle w:val="CommentReference"/>
        </w:rPr>
        <w:commentReference w:id="19"/>
      </w:r>
    </w:p>
    <w:tbl>
      <w:tblPr>
        <w:tblStyle w:val="GridTable4-Accent5"/>
        <w:tblW w:w="9351" w:type="dxa"/>
        <w:tblLook w:val="04A0" w:firstRow="1" w:lastRow="0" w:firstColumn="1" w:lastColumn="0" w:noHBand="0" w:noVBand="1"/>
      </w:tblPr>
      <w:tblGrid>
        <w:gridCol w:w="1189"/>
        <w:gridCol w:w="1383"/>
        <w:gridCol w:w="457"/>
        <w:gridCol w:w="2232"/>
        <w:gridCol w:w="2390"/>
        <w:gridCol w:w="1700"/>
      </w:tblGrid>
      <w:tr w:rsidR="0028171D" w:rsidRPr="0028171D" w14:paraId="7E2590F6" w14:textId="77777777" w:rsidTr="002817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CB34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rait</w:t>
            </w:r>
          </w:p>
        </w:tc>
        <w:tc>
          <w:tcPr>
            <w:tcW w:w="0" w:type="auto"/>
          </w:tcPr>
          <w:p w14:paraId="2B272DD2" w14:textId="77777777" w:rsidR="0028171D" w:rsidRPr="0028171D" w:rsidRDefault="0028171D" w:rsidP="002265AA">
            <w:pPr>
              <w:pStyle w:val="Plain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ID</w:t>
            </w:r>
          </w:p>
        </w:tc>
        <w:tc>
          <w:tcPr>
            <w:tcW w:w="0" w:type="auto"/>
          </w:tcPr>
          <w:p w14:paraId="1915A895" w14:textId="77777777" w:rsidR="0028171D" w:rsidRPr="0028171D" w:rsidRDefault="0028171D" w:rsidP="002265AA">
            <w:pPr>
              <w:pStyle w:val="Plain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EA</w:t>
            </w:r>
          </w:p>
        </w:tc>
        <w:tc>
          <w:tcPr>
            <w:tcW w:w="0" w:type="auto"/>
          </w:tcPr>
          <w:p w14:paraId="6EF1270E" w14:textId="77777777" w:rsidR="0028171D" w:rsidRPr="0028171D" w:rsidRDefault="0028171D" w:rsidP="002265AA">
            <w:pPr>
              <w:pStyle w:val="Plain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earest Gene</w:t>
            </w:r>
          </w:p>
        </w:tc>
        <w:tc>
          <w:tcPr>
            <w:tcW w:w="0" w:type="auto"/>
          </w:tcPr>
          <w:p w14:paraId="34743681" w14:textId="77777777" w:rsidR="0028171D" w:rsidRPr="0028171D" w:rsidRDefault="0028171D" w:rsidP="002265AA">
            <w:pPr>
              <w:pStyle w:val="Plain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olocalized Gene</w:t>
            </w:r>
          </w:p>
        </w:tc>
        <w:tc>
          <w:tcPr>
            <w:tcW w:w="1700" w:type="dxa"/>
          </w:tcPr>
          <w:p w14:paraId="695BB46C" w14:textId="77777777" w:rsidR="0028171D" w:rsidRPr="0028171D" w:rsidRDefault="0028171D" w:rsidP="002265AA">
            <w:pPr>
              <w:pStyle w:val="Plain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w:t>
            </w:r>
          </w:p>
        </w:tc>
      </w:tr>
      <w:tr w:rsidR="0028171D" w:rsidRPr="0028171D" w14:paraId="0527883F"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3725A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ALP</w:t>
            </w:r>
          </w:p>
        </w:tc>
        <w:tc>
          <w:tcPr>
            <w:tcW w:w="0" w:type="auto"/>
          </w:tcPr>
          <w:p w14:paraId="18AB597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5424041</w:t>
            </w:r>
          </w:p>
        </w:tc>
        <w:tc>
          <w:tcPr>
            <w:tcW w:w="0" w:type="auto"/>
          </w:tcPr>
          <w:p w14:paraId="009525F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4DE7AD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BTB40</w:t>
            </w:r>
          </w:p>
        </w:tc>
        <w:tc>
          <w:tcPr>
            <w:tcW w:w="0" w:type="auto"/>
          </w:tcPr>
          <w:p w14:paraId="161BDC49" w14:textId="283EA156"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5DE888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2252e-09</w:t>
            </w:r>
          </w:p>
        </w:tc>
      </w:tr>
      <w:tr w:rsidR="0028171D" w:rsidRPr="0028171D" w14:paraId="182C0838"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58A2820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ALT</w:t>
            </w:r>
          </w:p>
        </w:tc>
        <w:tc>
          <w:tcPr>
            <w:tcW w:w="0" w:type="auto"/>
          </w:tcPr>
          <w:p w14:paraId="6D62EF4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38408</w:t>
            </w:r>
          </w:p>
        </w:tc>
        <w:tc>
          <w:tcPr>
            <w:tcW w:w="0" w:type="auto"/>
          </w:tcPr>
          <w:p w14:paraId="078355F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486658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NPLA3</w:t>
            </w:r>
          </w:p>
        </w:tc>
        <w:tc>
          <w:tcPr>
            <w:tcW w:w="0" w:type="auto"/>
          </w:tcPr>
          <w:p w14:paraId="42F11893" w14:textId="05C02029"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36488BE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72088e-27</w:t>
            </w:r>
          </w:p>
        </w:tc>
      </w:tr>
      <w:tr w:rsidR="0028171D" w:rsidRPr="0028171D" w14:paraId="383A3B03"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44040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ALT</w:t>
            </w:r>
          </w:p>
        </w:tc>
        <w:tc>
          <w:tcPr>
            <w:tcW w:w="0" w:type="auto"/>
          </w:tcPr>
          <w:p w14:paraId="085AE5B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141441</w:t>
            </w:r>
          </w:p>
        </w:tc>
        <w:tc>
          <w:tcPr>
            <w:tcW w:w="0" w:type="auto"/>
          </w:tcPr>
          <w:p w14:paraId="222B9CC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E2A95C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IR5705</w:t>
            </w:r>
          </w:p>
        </w:tc>
        <w:tc>
          <w:tcPr>
            <w:tcW w:w="0" w:type="auto"/>
          </w:tcPr>
          <w:p w14:paraId="42C1979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SD17B13 (H4=0.97)</w:t>
            </w:r>
          </w:p>
        </w:tc>
        <w:tc>
          <w:tcPr>
            <w:tcW w:w="1700" w:type="dxa"/>
          </w:tcPr>
          <w:p w14:paraId="17E145A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78165e-11</w:t>
            </w:r>
          </w:p>
        </w:tc>
      </w:tr>
      <w:tr w:rsidR="0028171D" w:rsidRPr="0028171D" w14:paraId="0E49C0A3"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CF6BB08"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1071ECB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076175</w:t>
            </w:r>
          </w:p>
        </w:tc>
        <w:tc>
          <w:tcPr>
            <w:tcW w:w="0" w:type="auto"/>
          </w:tcPr>
          <w:p w14:paraId="7D91DA0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5F6714D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ETP</w:t>
            </w:r>
          </w:p>
        </w:tc>
        <w:tc>
          <w:tcPr>
            <w:tcW w:w="0" w:type="auto"/>
          </w:tcPr>
          <w:p w14:paraId="10966594" w14:textId="369E760C"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4C3957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29478e-62</w:t>
            </w:r>
          </w:p>
        </w:tc>
      </w:tr>
      <w:tr w:rsidR="0028171D" w:rsidRPr="0028171D" w14:paraId="4CAB66E1"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6FEEED"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672DDF6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61342</w:t>
            </w:r>
          </w:p>
        </w:tc>
        <w:tc>
          <w:tcPr>
            <w:tcW w:w="0" w:type="auto"/>
          </w:tcPr>
          <w:p w14:paraId="65E03C1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66D6D9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DH1A2, LIPC, RP11-355N15.1</w:t>
            </w:r>
          </w:p>
        </w:tc>
        <w:tc>
          <w:tcPr>
            <w:tcW w:w="0" w:type="auto"/>
          </w:tcPr>
          <w:p w14:paraId="0F11CE50" w14:textId="78238A31"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9249D1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71315e-37</w:t>
            </w:r>
          </w:p>
        </w:tc>
      </w:tr>
      <w:tr w:rsidR="0028171D" w:rsidRPr="0028171D" w14:paraId="50BC025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66969250"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3977F95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284054</w:t>
            </w:r>
          </w:p>
        </w:tc>
        <w:tc>
          <w:tcPr>
            <w:tcW w:w="0" w:type="auto"/>
          </w:tcPr>
          <w:p w14:paraId="4AA4E56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302859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A1</w:t>
            </w:r>
          </w:p>
        </w:tc>
        <w:tc>
          <w:tcPr>
            <w:tcW w:w="0" w:type="auto"/>
          </w:tcPr>
          <w:p w14:paraId="02CC3A38" w14:textId="06795FDB"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6FE21E9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8089e-19</w:t>
            </w:r>
          </w:p>
        </w:tc>
      </w:tr>
      <w:tr w:rsidR="0028171D" w:rsidRPr="0028171D" w14:paraId="651ACB64"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B3783C"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1B18767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93258</w:t>
            </w:r>
          </w:p>
        </w:tc>
        <w:tc>
          <w:tcPr>
            <w:tcW w:w="0" w:type="auto"/>
          </w:tcPr>
          <w:p w14:paraId="1485261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53142EE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DH1A2</w:t>
            </w:r>
          </w:p>
        </w:tc>
        <w:tc>
          <w:tcPr>
            <w:tcW w:w="0" w:type="auto"/>
          </w:tcPr>
          <w:p w14:paraId="4858443C" w14:textId="795F1751"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7D3E965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44757e-15</w:t>
            </w:r>
          </w:p>
        </w:tc>
      </w:tr>
      <w:tr w:rsidR="0028171D" w:rsidRPr="0028171D" w14:paraId="57D91B20"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FF9AD4B"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3879FAA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966382</w:t>
            </w:r>
          </w:p>
        </w:tc>
        <w:tc>
          <w:tcPr>
            <w:tcW w:w="0" w:type="auto"/>
          </w:tcPr>
          <w:p w14:paraId="3A919B6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F049EB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IPG</w:t>
            </w:r>
          </w:p>
        </w:tc>
        <w:tc>
          <w:tcPr>
            <w:tcW w:w="0" w:type="auto"/>
          </w:tcPr>
          <w:p w14:paraId="6F4A489E" w14:textId="500E788F"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FD0C9C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67129e-15</w:t>
            </w:r>
          </w:p>
        </w:tc>
      </w:tr>
      <w:tr w:rsidR="0028171D" w:rsidRPr="0028171D" w14:paraId="33C0CD4F"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279EF"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773CA17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25028</w:t>
            </w:r>
          </w:p>
        </w:tc>
        <w:tc>
          <w:tcPr>
            <w:tcW w:w="0" w:type="auto"/>
          </w:tcPr>
          <w:p w14:paraId="6C0B0B5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EBE58D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A1</w:t>
            </w:r>
          </w:p>
        </w:tc>
        <w:tc>
          <w:tcPr>
            <w:tcW w:w="0" w:type="auto"/>
          </w:tcPr>
          <w:p w14:paraId="67646E9A" w14:textId="5633E2C9"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12F3F31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88357e-13</w:t>
            </w:r>
          </w:p>
        </w:tc>
      </w:tr>
      <w:tr w:rsidR="0028171D" w:rsidRPr="0028171D" w14:paraId="1386BC98"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6912C64"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0A609FE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6303487</w:t>
            </w:r>
          </w:p>
        </w:tc>
        <w:tc>
          <w:tcPr>
            <w:tcW w:w="0" w:type="auto"/>
          </w:tcPr>
          <w:p w14:paraId="37E2C41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1188C30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DPEP2, DUS2</w:t>
            </w:r>
          </w:p>
        </w:tc>
        <w:tc>
          <w:tcPr>
            <w:tcW w:w="0" w:type="auto"/>
          </w:tcPr>
          <w:p w14:paraId="46ADB66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RADD (H4=1), ATP6V0D1 (H4=1), DPEP3 (H4=1)</w:t>
            </w:r>
          </w:p>
        </w:tc>
        <w:tc>
          <w:tcPr>
            <w:tcW w:w="1700" w:type="dxa"/>
          </w:tcPr>
          <w:p w14:paraId="113AB03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3353e-09</w:t>
            </w:r>
          </w:p>
        </w:tc>
      </w:tr>
      <w:tr w:rsidR="0028171D" w:rsidRPr="0028171D" w14:paraId="48F93094"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FDD6CE"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4F26708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38811</w:t>
            </w:r>
          </w:p>
        </w:tc>
        <w:tc>
          <w:tcPr>
            <w:tcW w:w="0" w:type="auto"/>
          </w:tcPr>
          <w:p w14:paraId="10B7E72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A2A88A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C1</w:t>
            </w:r>
          </w:p>
        </w:tc>
        <w:tc>
          <w:tcPr>
            <w:tcW w:w="0" w:type="auto"/>
          </w:tcPr>
          <w:p w14:paraId="4CCA045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100A13 (H4=1), CUZD1 (H4=1), TBCA (H4=1)</w:t>
            </w:r>
          </w:p>
        </w:tc>
        <w:tc>
          <w:tcPr>
            <w:tcW w:w="1700" w:type="dxa"/>
          </w:tcPr>
          <w:p w14:paraId="7D15D0D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11234e-288</w:t>
            </w:r>
          </w:p>
        </w:tc>
      </w:tr>
      <w:tr w:rsidR="0028171D" w:rsidRPr="0028171D" w14:paraId="70E8A40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AC97669"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3DD0490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528419</w:t>
            </w:r>
          </w:p>
        </w:tc>
        <w:tc>
          <w:tcPr>
            <w:tcW w:w="0" w:type="auto"/>
          </w:tcPr>
          <w:p w14:paraId="7A8F465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6589A66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ELSR2</w:t>
            </w:r>
          </w:p>
        </w:tc>
        <w:tc>
          <w:tcPr>
            <w:tcW w:w="0" w:type="auto"/>
          </w:tcPr>
          <w:p w14:paraId="6CC0DB5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SRC1 (H4=1), RGM-C (H4=1), Carbonic Anhydrase X (H4=0.99)</w:t>
            </w:r>
          </w:p>
        </w:tc>
        <w:tc>
          <w:tcPr>
            <w:tcW w:w="1700" w:type="dxa"/>
          </w:tcPr>
          <w:p w14:paraId="3DAB550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56312e-81</w:t>
            </w:r>
          </w:p>
        </w:tc>
      </w:tr>
      <w:tr w:rsidR="0028171D" w:rsidRPr="0028171D" w14:paraId="3DF7A7B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EAC318"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744B3C1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511720</w:t>
            </w:r>
          </w:p>
        </w:tc>
        <w:tc>
          <w:tcPr>
            <w:tcW w:w="0" w:type="auto"/>
          </w:tcPr>
          <w:p w14:paraId="054C5BE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D6E6CF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7057BEA2" w14:textId="1F9014E2"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71394AC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70967e-67</w:t>
            </w:r>
          </w:p>
        </w:tc>
      </w:tr>
      <w:tr w:rsidR="0028171D" w:rsidRPr="0028171D" w14:paraId="6337895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60E9DA17"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0660908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1411</w:t>
            </w:r>
          </w:p>
        </w:tc>
        <w:tc>
          <w:tcPr>
            <w:tcW w:w="0" w:type="auto"/>
          </w:tcPr>
          <w:p w14:paraId="4196562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3F73E35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B</w:t>
            </w:r>
          </w:p>
        </w:tc>
        <w:tc>
          <w:tcPr>
            <w:tcW w:w="0" w:type="auto"/>
          </w:tcPr>
          <w:p w14:paraId="5BE58441" w14:textId="757DF019"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F0F90E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65332e-54</w:t>
            </w:r>
          </w:p>
        </w:tc>
      </w:tr>
      <w:tr w:rsidR="0028171D" w:rsidRPr="0028171D" w14:paraId="7E4CDF9E"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9DE0F8"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17CC73A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4184</w:t>
            </w:r>
          </w:p>
        </w:tc>
        <w:tc>
          <w:tcPr>
            <w:tcW w:w="0" w:type="auto"/>
          </w:tcPr>
          <w:p w14:paraId="197E3E5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B2A539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259</w:t>
            </w:r>
          </w:p>
        </w:tc>
        <w:tc>
          <w:tcPr>
            <w:tcW w:w="0" w:type="auto"/>
          </w:tcPr>
          <w:p w14:paraId="41D4B1D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 A-V (H4=1), LRP1B (H4=0.99), Ig K chain V-I region HK102-like (H4=0.94)</w:t>
            </w:r>
          </w:p>
        </w:tc>
        <w:tc>
          <w:tcPr>
            <w:tcW w:w="1700" w:type="dxa"/>
          </w:tcPr>
          <w:p w14:paraId="17B7B95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4897e-37</w:t>
            </w:r>
          </w:p>
        </w:tc>
      </w:tr>
      <w:tr w:rsidR="0028171D" w:rsidRPr="0028171D" w14:paraId="6EA47DC8"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662B9B05"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31E6FAF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601761</w:t>
            </w:r>
          </w:p>
        </w:tc>
        <w:tc>
          <w:tcPr>
            <w:tcW w:w="0" w:type="auto"/>
          </w:tcPr>
          <w:p w14:paraId="0535A72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65A2E1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O12.2</w:t>
            </w:r>
          </w:p>
        </w:tc>
        <w:tc>
          <w:tcPr>
            <w:tcW w:w="0" w:type="auto"/>
          </w:tcPr>
          <w:p w14:paraId="7CA7785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HI3L1 (H4=1), HBAT (H4=0.9), QORL1 (H4=0.87)</w:t>
            </w:r>
          </w:p>
        </w:tc>
        <w:tc>
          <w:tcPr>
            <w:tcW w:w="1700" w:type="dxa"/>
          </w:tcPr>
          <w:p w14:paraId="3FC11DE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2971e-33</w:t>
            </w:r>
          </w:p>
        </w:tc>
      </w:tr>
      <w:tr w:rsidR="0028171D" w:rsidRPr="0028171D" w14:paraId="5578E39F"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7A4636"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68E4567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208305</w:t>
            </w:r>
          </w:p>
        </w:tc>
        <w:tc>
          <w:tcPr>
            <w:tcW w:w="0" w:type="auto"/>
          </w:tcPr>
          <w:p w14:paraId="1AD5ECB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1BE63DD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PL</w:t>
            </w:r>
          </w:p>
        </w:tc>
        <w:tc>
          <w:tcPr>
            <w:tcW w:w="0" w:type="auto"/>
          </w:tcPr>
          <w:p w14:paraId="6ADFE88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Ig K chain V-I region HK102-like (H4=0.85)</w:t>
            </w:r>
          </w:p>
        </w:tc>
        <w:tc>
          <w:tcPr>
            <w:tcW w:w="1700" w:type="dxa"/>
          </w:tcPr>
          <w:p w14:paraId="2AE95BF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77222e-22</w:t>
            </w:r>
          </w:p>
        </w:tc>
      </w:tr>
      <w:tr w:rsidR="0028171D" w:rsidRPr="0028171D" w14:paraId="5F72E307"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9C13803"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248E782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80093</w:t>
            </w:r>
          </w:p>
        </w:tc>
        <w:tc>
          <w:tcPr>
            <w:tcW w:w="0" w:type="auto"/>
          </w:tcPr>
          <w:p w14:paraId="08A31D7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74AE671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CKR</w:t>
            </w:r>
          </w:p>
        </w:tc>
        <w:tc>
          <w:tcPr>
            <w:tcW w:w="0" w:type="auto"/>
          </w:tcPr>
          <w:p w14:paraId="61B70AF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ATF (H4=1), FST (H4=1), P5I11 (H4=0.9)</w:t>
            </w:r>
          </w:p>
        </w:tc>
        <w:tc>
          <w:tcPr>
            <w:tcW w:w="1700" w:type="dxa"/>
          </w:tcPr>
          <w:p w14:paraId="462DA07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37971e-16</w:t>
            </w:r>
          </w:p>
        </w:tc>
      </w:tr>
      <w:tr w:rsidR="0028171D" w:rsidRPr="0028171D" w14:paraId="1AB183AD"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7C7AE7"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2383D75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69599</w:t>
            </w:r>
          </w:p>
        </w:tc>
        <w:tc>
          <w:tcPr>
            <w:tcW w:w="0" w:type="auto"/>
          </w:tcPr>
          <w:p w14:paraId="13E831B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4DC90E6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VRL2</w:t>
            </w:r>
          </w:p>
        </w:tc>
        <w:tc>
          <w:tcPr>
            <w:tcW w:w="0" w:type="auto"/>
          </w:tcPr>
          <w:p w14:paraId="353A711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100A13 (H4=1), CUZD1 (H4=1), TBCA (H4=1)</w:t>
            </w:r>
          </w:p>
        </w:tc>
        <w:tc>
          <w:tcPr>
            <w:tcW w:w="1700" w:type="dxa"/>
          </w:tcPr>
          <w:p w14:paraId="1E1159D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6904e-16</w:t>
            </w:r>
          </w:p>
        </w:tc>
      </w:tr>
      <w:tr w:rsidR="0028171D" w:rsidRPr="0028171D" w14:paraId="65DC210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7153826"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7417DB6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3609</w:t>
            </w:r>
          </w:p>
        </w:tc>
        <w:tc>
          <w:tcPr>
            <w:tcW w:w="0" w:type="auto"/>
          </w:tcPr>
          <w:p w14:paraId="5248D0D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4E809A7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USP1</w:t>
            </w:r>
          </w:p>
        </w:tc>
        <w:tc>
          <w:tcPr>
            <w:tcW w:w="0" w:type="auto"/>
          </w:tcPr>
          <w:p w14:paraId="36B21F85" w14:textId="7B70F2A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6A7000D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1083e-15</w:t>
            </w:r>
          </w:p>
        </w:tc>
      </w:tr>
      <w:tr w:rsidR="0028171D" w:rsidRPr="0028171D" w14:paraId="7EBFA8A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ECC25E"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3DE9776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4576</w:t>
            </w:r>
          </w:p>
        </w:tc>
        <w:tc>
          <w:tcPr>
            <w:tcW w:w="0" w:type="auto"/>
          </w:tcPr>
          <w:p w14:paraId="4096696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655797F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FADS2</w:t>
            </w:r>
          </w:p>
        </w:tc>
        <w:tc>
          <w:tcPr>
            <w:tcW w:w="0" w:type="auto"/>
          </w:tcPr>
          <w:p w14:paraId="6C6D09D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BCA (H4=0.96), S100A13 (H4=0.93)</w:t>
            </w:r>
          </w:p>
        </w:tc>
        <w:tc>
          <w:tcPr>
            <w:tcW w:w="1700" w:type="dxa"/>
          </w:tcPr>
          <w:p w14:paraId="2E1F384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49747e-13</w:t>
            </w:r>
          </w:p>
        </w:tc>
      </w:tr>
      <w:tr w:rsidR="0028171D" w:rsidRPr="0028171D" w14:paraId="23BF5EF8"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9B50D58"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51CDAF5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299376</w:t>
            </w:r>
          </w:p>
        </w:tc>
        <w:tc>
          <w:tcPr>
            <w:tcW w:w="0" w:type="auto"/>
          </w:tcPr>
          <w:p w14:paraId="5ACBF27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D22C8D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G8</w:t>
            </w:r>
          </w:p>
        </w:tc>
        <w:tc>
          <w:tcPr>
            <w:tcW w:w="0" w:type="auto"/>
          </w:tcPr>
          <w:p w14:paraId="1A7F4CED" w14:textId="3719EF5F"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20B6E6C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19576e-12</w:t>
            </w:r>
          </w:p>
        </w:tc>
      </w:tr>
      <w:tr w:rsidR="0028171D" w:rsidRPr="0028171D" w14:paraId="7B8D87F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AB164C"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6183696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6228609</w:t>
            </w:r>
          </w:p>
        </w:tc>
        <w:tc>
          <w:tcPr>
            <w:tcW w:w="0" w:type="auto"/>
          </w:tcPr>
          <w:p w14:paraId="096E8D2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12AB02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12181.1</w:t>
            </w:r>
          </w:p>
        </w:tc>
        <w:tc>
          <w:tcPr>
            <w:tcW w:w="0" w:type="auto"/>
          </w:tcPr>
          <w:p w14:paraId="0DB4492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LC12A3 (H4=1), F177A (H4=0.99), LRP1B (H4=0.83)</w:t>
            </w:r>
          </w:p>
        </w:tc>
        <w:tc>
          <w:tcPr>
            <w:tcW w:w="1700" w:type="dxa"/>
          </w:tcPr>
          <w:p w14:paraId="5866D1D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94143e-12</w:t>
            </w:r>
          </w:p>
        </w:tc>
      </w:tr>
      <w:tr w:rsidR="0028171D" w:rsidRPr="0028171D" w14:paraId="2CC027A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FA6CF0C"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3D61ECF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6174528</w:t>
            </w:r>
          </w:p>
        </w:tc>
        <w:tc>
          <w:tcPr>
            <w:tcW w:w="0" w:type="auto"/>
          </w:tcPr>
          <w:p w14:paraId="70CD292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09AFCFE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KRD31</w:t>
            </w:r>
          </w:p>
        </w:tc>
        <w:tc>
          <w:tcPr>
            <w:tcW w:w="0" w:type="auto"/>
          </w:tcPr>
          <w:p w14:paraId="38C8712B" w14:textId="7900EF58"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CAA4FB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21886e-11</w:t>
            </w:r>
          </w:p>
        </w:tc>
      </w:tr>
      <w:tr w:rsidR="0028171D" w:rsidRPr="0028171D" w14:paraId="7375B071"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BEBA63"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4A015E0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569550</w:t>
            </w:r>
          </w:p>
        </w:tc>
        <w:tc>
          <w:tcPr>
            <w:tcW w:w="0" w:type="auto"/>
          </w:tcPr>
          <w:p w14:paraId="3181FCC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62CA3E6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03C89112" w14:textId="33EAE906"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07213F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7506e-10</w:t>
            </w:r>
          </w:p>
        </w:tc>
      </w:tr>
      <w:tr w:rsidR="0028171D" w:rsidRPr="0028171D" w14:paraId="1BBC4B3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4FECF99"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3E6ECD7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432132</w:t>
            </w:r>
          </w:p>
        </w:tc>
        <w:tc>
          <w:tcPr>
            <w:tcW w:w="0" w:type="auto"/>
          </w:tcPr>
          <w:p w14:paraId="3BCD208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4764B94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FUT2</w:t>
            </w:r>
          </w:p>
        </w:tc>
        <w:tc>
          <w:tcPr>
            <w:tcW w:w="0" w:type="auto"/>
          </w:tcPr>
          <w:p w14:paraId="7E24860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ECK (H4=1), LPLC1 (H4=0.99), FAM3D (H4=0.97)</w:t>
            </w:r>
          </w:p>
        </w:tc>
        <w:tc>
          <w:tcPr>
            <w:tcW w:w="1700" w:type="dxa"/>
          </w:tcPr>
          <w:p w14:paraId="5A376F7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8703e-09</w:t>
            </w:r>
          </w:p>
        </w:tc>
      </w:tr>
      <w:tr w:rsidR="0028171D" w:rsidRPr="0028171D" w14:paraId="3BC32BD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9DBFF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CRP</w:t>
            </w:r>
          </w:p>
        </w:tc>
        <w:tc>
          <w:tcPr>
            <w:tcW w:w="0" w:type="auto"/>
          </w:tcPr>
          <w:p w14:paraId="3BDB2C4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29358</w:t>
            </w:r>
          </w:p>
        </w:tc>
        <w:tc>
          <w:tcPr>
            <w:tcW w:w="0" w:type="auto"/>
          </w:tcPr>
          <w:p w14:paraId="623F1BD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2A1C558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E</w:t>
            </w:r>
          </w:p>
        </w:tc>
        <w:tc>
          <w:tcPr>
            <w:tcW w:w="0" w:type="auto"/>
          </w:tcPr>
          <w:p w14:paraId="1C0A2C5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 xml:space="preserve">LRRN1 (H4=0.99), Cardiotrophin-1 </w:t>
            </w:r>
            <w:r w:rsidRPr="0028171D">
              <w:rPr>
                <w:rFonts w:asciiTheme="minorHAnsi" w:hAnsiTheme="minorHAnsi" w:cstheme="minorHAnsi"/>
                <w:sz w:val="22"/>
                <w:szCs w:val="22"/>
              </w:rPr>
              <w:lastRenderedPageBreak/>
              <w:t>(H4=0.99), KI2LA (H4=0.99)</w:t>
            </w:r>
          </w:p>
        </w:tc>
        <w:tc>
          <w:tcPr>
            <w:tcW w:w="1700" w:type="dxa"/>
          </w:tcPr>
          <w:p w14:paraId="4D5472C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lastRenderedPageBreak/>
              <w:t>1.61297e-16</w:t>
            </w:r>
          </w:p>
        </w:tc>
      </w:tr>
      <w:tr w:rsidR="0028171D" w:rsidRPr="0028171D" w14:paraId="6A6141A6"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9755C6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CRP</w:t>
            </w:r>
          </w:p>
        </w:tc>
        <w:tc>
          <w:tcPr>
            <w:tcW w:w="0" w:type="auto"/>
          </w:tcPr>
          <w:p w14:paraId="3667977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05</w:t>
            </w:r>
          </w:p>
        </w:tc>
        <w:tc>
          <w:tcPr>
            <w:tcW w:w="0" w:type="auto"/>
          </w:tcPr>
          <w:p w14:paraId="3F2A903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EEB5B9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RP</w:t>
            </w:r>
          </w:p>
        </w:tc>
        <w:tc>
          <w:tcPr>
            <w:tcW w:w="0" w:type="auto"/>
          </w:tcPr>
          <w:p w14:paraId="06262A0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RP (H4=0.99)</w:t>
            </w:r>
          </w:p>
        </w:tc>
        <w:tc>
          <w:tcPr>
            <w:tcW w:w="1700" w:type="dxa"/>
          </w:tcPr>
          <w:p w14:paraId="0127AE9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43154e-15</w:t>
            </w:r>
          </w:p>
        </w:tc>
      </w:tr>
      <w:tr w:rsidR="0028171D" w:rsidRPr="0028171D" w14:paraId="50DC6686"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206E0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CRP</w:t>
            </w:r>
          </w:p>
        </w:tc>
        <w:tc>
          <w:tcPr>
            <w:tcW w:w="0" w:type="auto"/>
          </w:tcPr>
          <w:p w14:paraId="6728BC2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979473</w:t>
            </w:r>
          </w:p>
        </w:tc>
        <w:tc>
          <w:tcPr>
            <w:tcW w:w="0" w:type="auto"/>
          </w:tcPr>
          <w:p w14:paraId="20C63EC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7063AE6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NF1A</w:t>
            </w:r>
          </w:p>
        </w:tc>
        <w:tc>
          <w:tcPr>
            <w:tcW w:w="0" w:type="auto"/>
          </w:tcPr>
          <w:p w14:paraId="3B27DD7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RP (H4=0.9)</w:t>
            </w:r>
          </w:p>
        </w:tc>
        <w:tc>
          <w:tcPr>
            <w:tcW w:w="1700" w:type="dxa"/>
          </w:tcPr>
          <w:p w14:paraId="03683C4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90034e-12</w:t>
            </w:r>
          </w:p>
        </w:tc>
      </w:tr>
      <w:tr w:rsidR="0028171D" w:rsidRPr="0028171D" w14:paraId="5237D3C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256058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Creatinine</w:t>
            </w:r>
          </w:p>
        </w:tc>
        <w:tc>
          <w:tcPr>
            <w:tcW w:w="0" w:type="auto"/>
          </w:tcPr>
          <w:p w14:paraId="291E3C7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59692534</w:t>
            </w:r>
          </w:p>
        </w:tc>
        <w:tc>
          <w:tcPr>
            <w:tcW w:w="0" w:type="auto"/>
          </w:tcPr>
          <w:p w14:paraId="0802A52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6887AA8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NF26</w:t>
            </w:r>
          </w:p>
        </w:tc>
        <w:tc>
          <w:tcPr>
            <w:tcW w:w="0" w:type="auto"/>
          </w:tcPr>
          <w:p w14:paraId="37A5EE8F" w14:textId="55FA4DF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3BDC4E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42955e-10</w:t>
            </w:r>
          </w:p>
        </w:tc>
      </w:tr>
      <w:tr w:rsidR="0028171D" w:rsidRPr="0028171D" w14:paraId="4A95E79D"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C3FE2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Cystatin C</w:t>
            </w:r>
          </w:p>
        </w:tc>
        <w:tc>
          <w:tcPr>
            <w:tcW w:w="0" w:type="auto"/>
          </w:tcPr>
          <w:p w14:paraId="73FA63A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644994</w:t>
            </w:r>
          </w:p>
        </w:tc>
        <w:tc>
          <w:tcPr>
            <w:tcW w:w="0" w:type="auto"/>
          </w:tcPr>
          <w:p w14:paraId="67CEDC8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05F0256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03075.4</w:t>
            </w:r>
          </w:p>
        </w:tc>
        <w:tc>
          <w:tcPr>
            <w:tcW w:w="0" w:type="auto"/>
          </w:tcPr>
          <w:p w14:paraId="68D7B6E2" w14:textId="7E8CEA51"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68FED7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00188e-10</w:t>
            </w:r>
          </w:p>
        </w:tc>
      </w:tr>
      <w:tr w:rsidR="0028171D" w:rsidRPr="0028171D" w14:paraId="0B92EE58"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3E355C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Direct BR</w:t>
            </w:r>
          </w:p>
        </w:tc>
        <w:tc>
          <w:tcPr>
            <w:tcW w:w="0" w:type="auto"/>
          </w:tcPr>
          <w:p w14:paraId="735E10F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574296</w:t>
            </w:r>
          </w:p>
        </w:tc>
        <w:tc>
          <w:tcPr>
            <w:tcW w:w="0" w:type="auto"/>
          </w:tcPr>
          <w:p w14:paraId="7ABE197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69E3D18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UGT1A8, UGT1A10, UGT1A9, UGT1A7, UGT1A6, UGT1A5, UGT1A4, UGT1A3</w:t>
            </w:r>
          </w:p>
        </w:tc>
        <w:tc>
          <w:tcPr>
            <w:tcW w:w="0" w:type="auto"/>
          </w:tcPr>
          <w:p w14:paraId="63EB2101" w14:textId="7F062879"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E5E1D3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69265e-60</w:t>
            </w:r>
          </w:p>
        </w:tc>
      </w:tr>
      <w:tr w:rsidR="0028171D" w:rsidRPr="0028171D" w14:paraId="016ADCA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CE5E0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Direct BR</w:t>
            </w:r>
          </w:p>
        </w:tc>
        <w:tc>
          <w:tcPr>
            <w:tcW w:w="0" w:type="auto"/>
          </w:tcPr>
          <w:p w14:paraId="6DF9943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604144</w:t>
            </w:r>
          </w:p>
        </w:tc>
        <w:tc>
          <w:tcPr>
            <w:tcW w:w="0" w:type="auto"/>
          </w:tcPr>
          <w:p w14:paraId="1AB72CB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03B275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UGT1A8, UGT1A10, UGT1A9, UGT1A7, UGT1A6, AC114812.8</w:t>
            </w:r>
          </w:p>
        </w:tc>
        <w:tc>
          <w:tcPr>
            <w:tcW w:w="0" w:type="auto"/>
          </w:tcPr>
          <w:p w14:paraId="78614404" w14:textId="2A4B9E53"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67B409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86436e-13</w:t>
            </w:r>
          </w:p>
        </w:tc>
      </w:tr>
      <w:tr w:rsidR="0028171D" w:rsidRPr="0028171D" w14:paraId="2D93EE9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BA05BD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GGT</w:t>
            </w:r>
          </w:p>
        </w:tc>
        <w:tc>
          <w:tcPr>
            <w:tcW w:w="0" w:type="auto"/>
          </w:tcPr>
          <w:p w14:paraId="51F0518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12664</w:t>
            </w:r>
          </w:p>
        </w:tc>
        <w:tc>
          <w:tcPr>
            <w:tcW w:w="0" w:type="auto"/>
          </w:tcPr>
          <w:p w14:paraId="0B736D6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638A9F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NRPD3, GGT1, AP000356.2</w:t>
            </w:r>
          </w:p>
        </w:tc>
        <w:tc>
          <w:tcPr>
            <w:tcW w:w="0" w:type="auto"/>
          </w:tcPr>
          <w:p w14:paraId="26DE10C6" w14:textId="32058D13"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303648C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15684e-18</w:t>
            </w:r>
          </w:p>
        </w:tc>
      </w:tr>
      <w:tr w:rsidR="0028171D" w:rsidRPr="0028171D" w14:paraId="4329AC9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35C67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Glucose</w:t>
            </w:r>
          </w:p>
        </w:tc>
        <w:tc>
          <w:tcPr>
            <w:tcW w:w="0" w:type="auto"/>
          </w:tcPr>
          <w:p w14:paraId="6D0B9D5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5198068</w:t>
            </w:r>
          </w:p>
        </w:tc>
        <w:tc>
          <w:tcPr>
            <w:tcW w:w="0" w:type="auto"/>
          </w:tcPr>
          <w:p w14:paraId="71A10CB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4A70D1B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CF7L2</w:t>
            </w:r>
          </w:p>
        </w:tc>
        <w:tc>
          <w:tcPr>
            <w:tcW w:w="0" w:type="auto"/>
          </w:tcPr>
          <w:p w14:paraId="652A5D94" w14:textId="1A01F13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554D98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60566e-18</w:t>
            </w:r>
          </w:p>
        </w:tc>
      </w:tr>
      <w:tr w:rsidR="0028171D" w:rsidRPr="0028171D" w14:paraId="1676A6D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0CEFE9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Glucose</w:t>
            </w:r>
          </w:p>
        </w:tc>
        <w:tc>
          <w:tcPr>
            <w:tcW w:w="0" w:type="auto"/>
          </w:tcPr>
          <w:p w14:paraId="1008AEC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4567345</w:t>
            </w:r>
          </w:p>
        </w:tc>
        <w:tc>
          <w:tcPr>
            <w:tcW w:w="0" w:type="auto"/>
          </w:tcPr>
          <w:p w14:paraId="3825172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1F6025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AM</w:t>
            </w:r>
          </w:p>
        </w:tc>
        <w:tc>
          <w:tcPr>
            <w:tcW w:w="0" w:type="auto"/>
          </w:tcPr>
          <w:p w14:paraId="55C5A9C3" w14:textId="578F804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B0E80F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75359e-10</w:t>
            </w:r>
          </w:p>
        </w:tc>
      </w:tr>
      <w:tr w:rsidR="0028171D" w:rsidRPr="0028171D" w14:paraId="2568872E"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EBBD3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4EC7579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47616</w:t>
            </w:r>
          </w:p>
        </w:tc>
        <w:tc>
          <w:tcPr>
            <w:tcW w:w="0" w:type="auto"/>
          </w:tcPr>
          <w:p w14:paraId="507785C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145337C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12181.1</w:t>
            </w:r>
          </w:p>
        </w:tc>
        <w:tc>
          <w:tcPr>
            <w:tcW w:w="0" w:type="auto"/>
          </w:tcPr>
          <w:p w14:paraId="578F67A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KITLG (H4=0.98), SLC12A3 (H4=0.97)</w:t>
            </w:r>
          </w:p>
        </w:tc>
        <w:tc>
          <w:tcPr>
            <w:tcW w:w="1700" w:type="dxa"/>
          </w:tcPr>
          <w:p w14:paraId="3388E29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59727e-188</w:t>
            </w:r>
          </w:p>
        </w:tc>
      </w:tr>
      <w:tr w:rsidR="0028171D" w:rsidRPr="0028171D" w14:paraId="303B999B"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616B38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1FF1DDE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65853</w:t>
            </w:r>
          </w:p>
        </w:tc>
        <w:tc>
          <w:tcPr>
            <w:tcW w:w="0" w:type="auto"/>
          </w:tcPr>
          <w:p w14:paraId="1CDB49B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23A837B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E</w:t>
            </w:r>
          </w:p>
        </w:tc>
        <w:tc>
          <w:tcPr>
            <w:tcW w:w="0" w:type="auto"/>
          </w:tcPr>
          <w:p w14:paraId="076F3F5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APK5 (H4=1), SYVC (H4=1), MED4 (H4=1)</w:t>
            </w:r>
          </w:p>
        </w:tc>
        <w:tc>
          <w:tcPr>
            <w:tcW w:w="1700" w:type="dxa"/>
          </w:tcPr>
          <w:p w14:paraId="51DD420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15388e-50</w:t>
            </w:r>
          </w:p>
        </w:tc>
      </w:tr>
      <w:tr w:rsidR="0028171D" w:rsidRPr="0028171D" w14:paraId="330174BA"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80A19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56C3958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77835</w:t>
            </w:r>
          </w:p>
        </w:tc>
        <w:tc>
          <w:tcPr>
            <w:tcW w:w="0" w:type="auto"/>
          </w:tcPr>
          <w:p w14:paraId="284CA2D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1F0F74B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DH1A2, LIPC</w:t>
            </w:r>
          </w:p>
        </w:tc>
        <w:tc>
          <w:tcPr>
            <w:tcW w:w="0" w:type="auto"/>
          </w:tcPr>
          <w:p w14:paraId="2EFE225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QORL1 (H4=0.91), P5I11 (H4=0.9), TM1L1 (H4=0.88)</w:t>
            </w:r>
          </w:p>
        </w:tc>
        <w:tc>
          <w:tcPr>
            <w:tcW w:w="1700" w:type="dxa"/>
          </w:tcPr>
          <w:p w14:paraId="66785FD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78611e-42</w:t>
            </w:r>
          </w:p>
        </w:tc>
      </w:tr>
      <w:tr w:rsidR="0028171D" w:rsidRPr="0028171D" w14:paraId="2CB39E53"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59E7D13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2D514BE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740488</w:t>
            </w:r>
          </w:p>
        </w:tc>
        <w:tc>
          <w:tcPr>
            <w:tcW w:w="0" w:type="auto"/>
          </w:tcPr>
          <w:p w14:paraId="22D97D2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CA2859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A1</w:t>
            </w:r>
          </w:p>
        </w:tc>
        <w:tc>
          <w:tcPr>
            <w:tcW w:w="0" w:type="auto"/>
          </w:tcPr>
          <w:p w14:paraId="51EC2F46" w14:textId="37381D13"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6CDE717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24411e-36</w:t>
            </w:r>
          </w:p>
        </w:tc>
      </w:tr>
      <w:tr w:rsidR="0028171D" w:rsidRPr="0028171D" w14:paraId="6A16AD0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CDA3B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490E0A2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2180569</w:t>
            </w:r>
          </w:p>
        </w:tc>
        <w:tc>
          <w:tcPr>
            <w:tcW w:w="0" w:type="auto"/>
          </w:tcPr>
          <w:p w14:paraId="3AA86B3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A26D14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CIF1</w:t>
            </w:r>
          </w:p>
        </w:tc>
        <w:tc>
          <w:tcPr>
            <w:tcW w:w="0" w:type="auto"/>
          </w:tcPr>
          <w:p w14:paraId="6E38AED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CF (H4=1), Apo A-V (H4=1), AT2A3 (H4=1)</w:t>
            </w:r>
          </w:p>
        </w:tc>
        <w:tc>
          <w:tcPr>
            <w:tcW w:w="1700" w:type="dxa"/>
          </w:tcPr>
          <w:p w14:paraId="0F988AE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31219e-29</w:t>
            </w:r>
          </w:p>
        </w:tc>
      </w:tr>
      <w:tr w:rsidR="0028171D" w:rsidRPr="0028171D" w14:paraId="5EA48E0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2F95E0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3398327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789603</w:t>
            </w:r>
          </w:p>
        </w:tc>
        <w:tc>
          <w:tcPr>
            <w:tcW w:w="0" w:type="auto"/>
          </w:tcPr>
          <w:p w14:paraId="70D5D55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666DCC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A1</w:t>
            </w:r>
          </w:p>
        </w:tc>
        <w:tc>
          <w:tcPr>
            <w:tcW w:w="0" w:type="auto"/>
          </w:tcPr>
          <w:p w14:paraId="4330742B" w14:textId="7EC0251C"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34E5601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0889e-21</w:t>
            </w:r>
          </w:p>
        </w:tc>
      </w:tr>
      <w:tr w:rsidR="0028171D" w:rsidRPr="0028171D" w14:paraId="50036914"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EA62E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5FE25F5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20700</w:t>
            </w:r>
          </w:p>
        </w:tc>
        <w:tc>
          <w:tcPr>
            <w:tcW w:w="0" w:type="auto"/>
          </w:tcPr>
          <w:p w14:paraId="0A70516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1EF396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IPG</w:t>
            </w:r>
          </w:p>
        </w:tc>
        <w:tc>
          <w:tcPr>
            <w:tcW w:w="0" w:type="auto"/>
          </w:tcPr>
          <w:p w14:paraId="217AEB1C" w14:textId="2C5CA0C1"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039A42D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99263e-18</w:t>
            </w:r>
          </w:p>
        </w:tc>
      </w:tr>
      <w:tr w:rsidR="0028171D" w:rsidRPr="0028171D" w14:paraId="7C8F46C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DE313D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7B7CBDF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4535</w:t>
            </w:r>
          </w:p>
        </w:tc>
        <w:tc>
          <w:tcPr>
            <w:tcW w:w="0" w:type="auto"/>
          </w:tcPr>
          <w:p w14:paraId="7B90F35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2D5250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YRF, TMEM258</w:t>
            </w:r>
          </w:p>
        </w:tc>
        <w:tc>
          <w:tcPr>
            <w:tcW w:w="0" w:type="auto"/>
          </w:tcPr>
          <w:p w14:paraId="45F978B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BCA (H4=0.96), S100A13 (H4=0.93)</w:t>
            </w:r>
          </w:p>
        </w:tc>
        <w:tc>
          <w:tcPr>
            <w:tcW w:w="1700" w:type="dxa"/>
          </w:tcPr>
          <w:p w14:paraId="0E981CA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99988e-17</w:t>
            </w:r>
          </w:p>
        </w:tc>
      </w:tr>
      <w:tr w:rsidR="0028171D" w:rsidRPr="0028171D" w14:paraId="1A6BFCE9"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DE3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134AC39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32899</w:t>
            </w:r>
          </w:p>
        </w:tc>
        <w:tc>
          <w:tcPr>
            <w:tcW w:w="0" w:type="auto"/>
          </w:tcPr>
          <w:p w14:paraId="363D22E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627115F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C4, APOC4-APOC2</w:t>
            </w:r>
          </w:p>
        </w:tc>
        <w:tc>
          <w:tcPr>
            <w:tcW w:w="0" w:type="auto"/>
          </w:tcPr>
          <w:p w14:paraId="27639B7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APK5 (H4=1), SYVC (H4=1), MED4 (H4=1)</w:t>
            </w:r>
          </w:p>
        </w:tc>
        <w:tc>
          <w:tcPr>
            <w:tcW w:w="1700" w:type="dxa"/>
          </w:tcPr>
          <w:p w14:paraId="334FE0B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98041e-17</w:t>
            </w:r>
          </w:p>
        </w:tc>
      </w:tr>
      <w:tr w:rsidR="0028171D" w:rsidRPr="0028171D" w14:paraId="65BAF3F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BD22DD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0936727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43085</w:t>
            </w:r>
          </w:p>
        </w:tc>
        <w:tc>
          <w:tcPr>
            <w:tcW w:w="0" w:type="auto"/>
          </w:tcPr>
          <w:p w14:paraId="08D230C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2A4F05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DH1A2</w:t>
            </w:r>
          </w:p>
        </w:tc>
        <w:tc>
          <w:tcPr>
            <w:tcW w:w="0" w:type="auto"/>
          </w:tcPr>
          <w:p w14:paraId="0CA53B7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QORL1 (H4=0.91), P5I11 (H4=0.9), TM1L1 (H4=0.88)</w:t>
            </w:r>
          </w:p>
        </w:tc>
        <w:tc>
          <w:tcPr>
            <w:tcW w:w="1700" w:type="dxa"/>
          </w:tcPr>
          <w:p w14:paraId="39E6C90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00434e-16</w:t>
            </w:r>
          </w:p>
        </w:tc>
      </w:tr>
      <w:tr w:rsidR="0028171D" w:rsidRPr="0028171D" w14:paraId="70F67EB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2F156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3954670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86030</w:t>
            </w:r>
          </w:p>
        </w:tc>
        <w:tc>
          <w:tcPr>
            <w:tcW w:w="0" w:type="auto"/>
          </w:tcPr>
          <w:p w14:paraId="76027A1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812EE2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TC39B</w:t>
            </w:r>
          </w:p>
        </w:tc>
        <w:tc>
          <w:tcPr>
            <w:tcW w:w="0" w:type="auto"/>
          </w:tcPr>
          <w:p w14:paraId="6946CBFE" w14:textId="788FD012"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5C0CC53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3581e-16</w:t>
            </w:r>
          </w:p>
        </w:tc>
      </w:tr>
      <w:tr w:rsidR="0028171D" w:rsidRPr="0028171D" w14:paraId="6D219FB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B67DAA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1A3BAD3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407894</w:t>
            </w:r>
          </w:p>
        </w:tc>
        <w:tc>
          <w:tcPr>
            <w:tcW w:w="0" w:type="auto"/>
          </w:tcPr>
          <w:p w14:paraId="7E7085B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DC7D2C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100802.3</w:t>
            </w:r>
          </w:p>
        </w:tc>
        <w:tc>
          <w:tcPr>
            <w:tcW w:w="0" w:type="auto"/>
          </w:tcPr>
          <w:p w14:paraId="35ED961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Ig K chain V-I region HK102-like (H4=0.85)</w:t>
            </w:r>
          </w:p>
        </w:tc>
        <w:tc>
          <w:tcPr>
            <w:tcW w:w="1700" w:type="dxa"/>
          </w:tcPr>
          <w:p w14:paraId="76A32DD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63334e-15</w:t>
            </w:r>
          </w:p>
        </w:tc>
      </w:tr>
      <w:tr w:rsidR="0028171D" w:rsidRPr="0028171D" w14:paraId="3D2EBCDD"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F9F66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396E475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3959582</w:t>
            </w:r>
          </w:p>
        </w:tc>
        <w:tc>
          <w:tcPr>
            <w:tcW w:w="0" w:type="auto"/>
          </w:tcPr>
          <w:p w14:paraId="56B4062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535E25A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MUG1P1</w:t>
            </w:r>
          </w:p>
        </w:tc>
        <w:tc>
          <w:tcPr>
            <w:tcW w:w="0" w:type="auto"/>
          </w:tcPr>
          <w:p w14:paraId="5DD70C59" w14:textId="402E3913"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1E01914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07553e-14</w:t>
            </w:r>
          </w:p>
        </w:tc>
      </w:tr>
      <w:tr w:rsidR="0028171D" w:rsidRPr="0028171D" w14:paraId="2344F64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51037FC"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1A40A64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954031</w:t>
            </w:r>
          </w:p>
        </w:tc>
        <w:tc>
          <w:tcPr>
            <w:tcW w:w="0" w:type="auto"/>
          </w:tcPr>
          <w:p w14:paraId="3D36A7B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4CCCF6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O12.2</w:t>
            </w:r>
          </w:p>
        </w:tc>
        <w:tc>
          <w:tcPr>
            <w:tcW w:w="0" w:type="auto"/>
          </w:tcPr>
          <w:p w14:paraId="703C830B" w14:textId="4850758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C7C2FD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85228e-13</w:t>
            </w:r>
          </w:p>
        </w:tc>
      </w:tr>
      <w:tr w:rsidR="0028171D" w:rsidRPr="0028171D" w14:paraId="3A032E69"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A9804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2CA9EB6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779836</w:t>
            </w:r>
          </w:p>
        </w:tc>
        <w:tc>
          <w:tcPr>
            <w:tcW w:w="0" w:type="auto"/>
          </w:tcPr>
          <w:p w14:paraId="0DB85AD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482633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ALNT2</w:t>
            </w:r>
          </w:p>
        </w:tc>
        <w:tc>
          <w:tcPr>
            <w:tcW w:w="0" w:type="auto"/>
          </w:tcPr>
          <w:p w14:paraId="492619A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P2K4 (H4=0.93), NRP1 (H4=0.89)</w:t>
            </w:r>
          </w:p>
        </w:tc>
        <w:tc>
          <w:tcPr>
            <w:tcW w:w="1700" w:type="dxa"/>
          </w:tcPr>
          <w:p w14:paraId="55B2736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39247e-13</w:t>
            </w:r>
          </w:p>
        </w:tc>
      </w:tr>
      <w:tr w:rsidR="0028171D" w:rsidRPr="0028171D" w14:paraId="34F88A27"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71837C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671FB72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0515486</w:t>
            </w:r>
          </w:p>
        </w:tc>
        <w:tc>
          <w:tcPr>
            <w:tcW w:w="0" w:type="auto"/>
          </w:tcPr>
          <w:p w14:paraId="46C1934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B3B00C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GBL2</w:t>
            </w:r>
          </w:p>
        </w:tc>
        <w:tc>
          <w:tcPr>
            <w:tcW w:w="0" w:type="auto"/>
          </w:tcPr>
          <w:p w14:paraId="719995C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UP160 (H4=0.97), AGBL2 (H4=0.9), PTPRJ (H4=0.86)</w:t>
            </w:r>
          </w:p>
        </w:tc>
        <w:tc>
          <w:tcPr>
            <w:tcW w:w="1700" w:type="dxa"/>
          </w:tcPr>
          <w:p w14:paraId="2C14CC9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16304e-11</w:t>
            </w:r>
          </w:p>
        </w:tc>
      </w:tr>
      <w:tr w:rsidR="0028171D" w:rsidRPr="0028171D" w14:paraId="37758B9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D8CBD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4110D07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4184</w:t>
            </w:r>
          </w:p>
        </w:tc>
        <w:tc>
          <w:tcPr>
            <w:tcW w:w="0" w:type="auto"/>
          </w:tcPr>
          <w:p w14:paraId="3D1B665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F32C98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259</w:t>
            </w:r>
          </w:p>
        </w:tc>
        <w:tc>
          <w:tcPr>
            <w:tcW w:w="0" w:type="auto"/>
          </w:tcPr>
          <w:p w14:paraId="3A6A7F1C" w14:textId="51B99DE6"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29B360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88985e-11</w:t>
            </w:r>
          </w:p>
        </w:tc>
      </w:tr>
      <w:tr w:rsidR="0028171D" w:rsidRPr="0028171D" w14:paraId="48753E4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3798EF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596DF1B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461062</w:t>
            </w:r>
          </w:p>
        </w:tc>
        <w:tc>
          <w:tcPr>
            <w:tcW w:w="0" w:type="auto"/>
          </w:tcPr>
          <w:p w14:paraId="69DEF9D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2A233FF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UP93</w:t>
            </w:r>
          </w:p>
        </w:tc>
        <w:tc>
          <w:tcPr>
            <w:tcW w:w="0" w:type="auto"/>
          </w:tcPr>
          <w:p w14:paraId="255A9E0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KITLG (H4=0.98), SLC12A3 (H4=0.97)</w:t>
            </w:r>
          </w:p>
        </w:tc>
        <w:tc>
          <w:tcPr>
            <w:tcW w:w="1700" w:type="dxa"/>
          </w:tcPr>
          <w:p w14:paraId="206E746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49548e-10</w:t>
            </w:r>
          </w:p>
        </w:tc>
      </w:tr>
      <w:tr w:rsidR="0028171D" w:rsidRPr="0028171D" w14:paraId="790B194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E425D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4F8C1AA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136271</w:t>
            </w:r>
          </w:p>
        </w:tc>
        <w:tc>
          <w:tcPr>
            <w:tcW w:w="0" w:type="auto"/>
          </w:tcPr>
          <w:p w14:paraId="4CE7039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5823F1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PIHBP1</w:t>
            </w:r>
          </w:p>
        </w:tc>
        <w:tc>
          <w:tcPr>
            <w:tcW w:w="0" w:type="auto"/>
          </w:tcPr>
          <w:p w14:paraId="00BAC014" w14:textId="58EB62EF"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176782A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3222e-09</w:t>
            </w:r>
          </w:p>
        </w:tc>
      </w:tr>
      <w:tr w:rsidR="0028171D" w:rsidRPr="0028171D" w14:paraId="29B7910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9D5A66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lastRenderedPageBreak/>
              <w:t>HbA1C</w:t>
            </w:r>
          </w:p>
        </w:tc>
        <w:tc>
          <w:tcPr>
            <w:tcW w:w="0" w:type="auto"/>
          </w:tcPr>
          <w:p w14:paraId="545C908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4715063</w:t>
            </w:r>
          </w:p>
        </w:tc>
        <w:tc>
          <w:tcPr>
            <w:tcW w:w="0" w:type="auto"/>
          </w:tcPr>
          <w:p w14:paraId="7E22961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FE3D50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ASGRP1</w:t>
            </w:r>
          </w:p>
        </w:tc>
        <w:tc>
          <w:tcPr>
            <w:tcW w:w="0" w:type="auto"/>
          </w:tcPr>
          <w:p w14:paraId="32705911" w14:textId="593F579E"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B15ADC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77881e-11</w:t>
            </w:r>
          </w:p>
        </w:tc>
      </w:tr>
      <w:tr w:rsidR="0028171D" w:rsidRPr="0028171D" w14:paraId="6930EDD8"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43205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IGF-1</w:t>
            </w:r>
          </w:p>
        </w:tc>
        <w:tc>
          <w:tcPr>
            <w:tcW w:w="0" w:type="auto"/>
          </w:tcPr>
          <w:p w14:paraId="643D8EC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00753</w:t>
            </w:r>
          </w:p>
        </w:tc>
        <w:tc>
          <w:tcPr>
            <w:tcW w:w="0" w:type="auto"/>
          </w:tcPr>
          <w:p w14:paraId="289BB0A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7D4DC4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11294.3</w:t>
            </w:r>
          </w:p>
        </w:tc>
        <w:tc>
          <w:tcPr>
            <w:tcW w:w="0" w:type="auto"/>
          </w:tcPr>
          <w:p w14:paraId="3C132898" w14:textId="6E113EB5"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6092DD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6305e-14</w:t>
            </w:r>
          </w:p>
        </w:tc>
      </w:tr>
      <w:tr w:rsidR="0028171D" w:rsidRPr="0028171D" w14:paraId="62E2B1EB"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52155A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IGF-1</w:t>
            </w:r>
          </w:p>
        </w:tc>
        <w:tc>
          <w:tcPr>
            <w:tcW w:w="0" w:type="auto"/>
          </w:tcPr>
          <w:p w14:paraId="3ADFCDD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458139</w:t>
            </w:r>
          </w:p>
        </w:tc>
        <w:tc>
          <w:tcPr>
            <w:tcW w:w="0" w:type="auto"/>
          </w:tcPr>
          <w:p w14:paraId="36E9B48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3EC0B5E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GPAT4</w:t>
            </w:r>
          </w:p>
        </w:tc>
        <w:tc>
          <w:tcPr>
            <w:tcW w:w="0" w:type="auto"/>
          </w:tcPr>
          <w:p w14:paraId="020F449A" w14:textId="269F9EB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EC767B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0633e-11</w:t>
            </w:r>
          </w:p>
        </w:tc>
      </w:tr>
      <w:tr w:rsidR="0028171D" w:rsidRPr="0028171D" w14:paraId="28A0DDF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D07E6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328F17A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65853</w:t>
            </w:r>
          </w:p>
        </w:tc>
        <w:tc>
          <w:tcPr>
            <w:tcW w:w="0" w:type="auto"/>
          </w:tcPr>
          <w:p w14:paraId="368C404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3D89F9D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E</w:t>
            </w:r>
          </w:p>
        </w:tc>
        <w:tc>
          <w:tcPr>
            <w:tcW w:w="0" w:type="auto"/>
          </w:tcPr>
          <w:p w14:paraId="7142B373" w14:textId="5497A65F"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6EB36C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04532e-119</w:t>
            </w:r>
          </w:p>
        </w:tc>
      </w:tr>
      <w:tr w:rsidR="0028171D" w:rsidRPr="0028171D" w14:paraId="13A05B3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E6F06C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4463917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8106503</w:t>
            </w:r>
          </w:p>
        </w:tc>
        <w:tc>
          <w:tcPr>
            <w:tcW w:w="0" w:type="auto"/>
          </w:tcPr>
          <w:p w14:paraId="3ACFD97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52D6B1A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11692995" w14:textId="58D65B9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A6D068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9572e-100</w:t>
            </w:r>
          </w:p>
        </w:tc>
      </w:tr>
      <w:tr w:rsidR="0028171D" w:rsidRPr="0028171D" w14:paraId="589FF01A"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D8DFB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600C58C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528419</w:t>
            </w:r>
          </w:p>
        </w:tc>
        <w:tc>
          <w:tcPr>
            <w:tcW w:w="0" w:type="auto"/>
          </w:tcPr>
          <w:p w14:paraId="54B6EBE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885422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ELSR2</w:t>
            </w:r>
          </w:p>
        </w:tc>
        <w:tc>
          <w:tcPr>
            <w:tcW w:w="0" w:type="auto"/>
          </w:tcPr>
          <w:p w14:paraId="7B46C8D2" w14:textId="32845180"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6593228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87727e-60</w:t>
            </w:r>
          </w:p>
        </w:tc>
      </w:tr>
      <w:tr w:rsidR="0028171D" w:rsidRPr="0028171D" w14:paraId="28B61A21"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ACB0099"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28E2975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1411</w:t>
            </w:r>
          </w:p>
        </w:tc>
        <w:tc>
          <w:tcPr>
            <w:tcW w:w="0" w:type="auto"/>
          </w:tcPr>
          <w:p w14:paraId="17D3DEF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361C4ED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B</w:t>
            </w:r>
          </w:p>
        </w:tc>
        <w:tc>
          <w:tcPr>
            <w:tcW w:w="0" w:type="auto"/>
          </w:tcPr>
          <w:p w14:paraId="770A5E88" w14:textId="1937645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63D976F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76604e-52</w:t>
            </w:r>
          </w:p>
        </w:tc>
      </w:tr>
      <w:tr w:rsidR="0028171D" w:rsidRPr="0028171D" w14:paraId="7EA1EAB4"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53E8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630B9E8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601761</w:t>
            </w:r>
          </w:p>
        </w:tc>
        <w:tc>
          <w:tcPr>
            <w:tcW w:w="0" w:type="auto"/>
          </w:tcPr>
          <w:p w14:paraId="4FCD556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1352C27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O12.2</w:t>
            </w:r>
          </w:p>
        </w:tc>
        <w:tc>
          <w:tcPr>
            <w:tcW w:w="0" w:type="auto"/>
          </w:tcPr>
          <w:p w14:paraId="68FA10FC" w14:textId="7D10D9A2"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5C6A8CA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96968e-36</w:t>
            </w:r>
          </w:p>
        </w:tc>
      </w:tr>
      <w:tr w:rsidR="0028171D" w:rsidRPr="0028171D" w14:paraId="24678F9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4B6030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759E5B3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4184</w:t>
            </w:r>
          </w:p>
        </w:tc>
        <w:tc>
          <w:tcPr>
            <w:tcW w:w="0" w:type="auto"/>
          </w:tcPr>
          <w:p w14:paraId="571F022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BA1BD9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259</w:t>
            </w:r>
          </w:p>
        </w:tc>
        <w:tc>
          <w:tcPr>
            <w:tcW w:w="0" w:type="auto"/>
          </w:tcPr>
          <w:p w14:paraId="66F28778" w14:textId="0A7A040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143E2F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29322e-27</w:t>
            </w:r>
          </w:p>
        </w:tc>
      </w:tr>
      <w:tr w:rsidR="0028171D" w:rsidRPr="0028171D" w14:paraId="1C58A57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FCC75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0377082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299376</w:t>
            </w:r>
          </w:p>
        </w:tc>
        <w:tc>
          <w:tcPr>
            <w:tcW w:w="0" w:type="auto"/>
          </w:tcPr>
          <w:p w14:paraId="0881090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943A0C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G8</w:t>
            </w:r>
          </w:p>
        </w:tc>
        <w:tc>
          <w:tcPr>
            <w:tcW w:w="0" w:type="auto"/>
          </w:tcPr>
          <w:p w14:paraId="127CBF77" w14:textId="05F8606D"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56C9F21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5372e-23</w:t>
            </w:r>
          </w:p>
        </w:tc>
      </w:tr>
      <w:tr w:rsidR="0028171D" w:rsidRPr="0028171D" w14:paraId="55AE0612"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FCF67B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22C9DF5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78419</w:t>
            </w:r>
          </w:p>
        </w:tc>
        <w:tc>
          <w:tcPr>
            <w:tcW w:w="0" w:type="auto"/>
          </w:tcPr>
          <w:p w14:paraId="358B12D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335E4E9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MGCR</w:t>
            </w:r>
          </w:p>
        </w:tc>
        <w:tc>
          <w:tcPr>
            <w:tcW w:w="0" w:type="auto"/>
          </w:tcPr>
          <w:p w14:paraId="43FAEA0D" w14:textId="2497E2B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BF1C8B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8651e-16</w:t>
            </w:r>
          </w:p>
        </w:tc>
      </w:tr>
      <w:tr w:rsidR="0028171D" w:rsidRPr="0028171D" w14:paraId="4E7578F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2BC87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7AB6549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738447</w:t>
            </w:r>
          </w:p>
        </w:tc>
        <w:tc>
          <w:tcPr>
            <w:tcW w:w="0" w:type="auto"/>
          </w:tcPr>
          <w:p w14:paraId="3FD8437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66A18DB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5EC58821" w14:textId="71E0FA90"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5B04491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63385e-16</w:t>
            </w:r>
          </w:p>
        </w:tc>
      </w:tr>
      <w:tr w:rsidR="0028171D" w:rsidRPr="0028171D" w14:paraId="6F2D2B5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BAE3B4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3624D85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68114</w:t>
            </w:r>
          </w:p>
        </w:tc>
        <w:tc>
          <w:tcPr>
            <w:tcW w:w="0" w:type="auto"/>
          </w:tcPr>
          <w:p w14:paraId="3E8BD79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15D9D9B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230B22.1</w:t>
            </w:r>
          </w:p>
        </w:tc>
        <w:tc>
          <w:tcPr>
            <w:tcW w:w="0" w:type="auto"/>
          </w:tcPr>
          <w:p w14:paraId="618183D0" w14:textId="5EF96B1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0AAAFF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65301e-15</w:t>
            </w:r>
          </w:p>
        </w:tc>
      </w:tr>
      <w:tr w:rsidR="0028171D" w:rsidRPr="0028171D" w14:paraId="543878BA"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E45A3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7D6586A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535</w:t>
            </w:r>
          </w:p>
        </w:tc>
        <w:tc>
          <w:tcPr>
            <w:tcW w:w="0" w:type="auto"/>
          </w:tcPr>
          <w:p w14:paraId="3AECC2D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27FB6EE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FADS2</w:t>
            </w:r>
          </w:p>
        </w:tc>
        <w:tc>
          <w:tcPr>
            <w:tcW w:w="0" w:type="auto"/>
          </w:tcPr>
          <w:p w14:paraId="73D946C3" w14:textId="218DFFBD"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717C9A4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66393e-14</w:t>
            </w:r>
          </w:p>
        </w:tc>
      </w:tr>
      <w:tr w:rsidR="0028171D" w:rsidRPr="0028171D" w14:paraId="7AA7EDC9"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57C620C"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5FCA1E1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5285</w:t>
            </w:r>
          </w:p>
        </w:tc>
        <w:tc>
          <w:tcPr>
            <w:tcW w:w="0" w:type="auto"/>
          </w:tcPr>
          <w:p w14:paraId="67F1D10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42ED67A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PL</w:t>
            </w:r>
          </w:p>
        </w:tc>
        <w:tc>
          <w:tcPr>
            <w:tcW w:w="0" w:type="auto"/>
          </w:tcPr>
          <w:p w14:paraId="28AEC857" w14:textId="5F98B9D8"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448747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76031e-13</w:t>
            </w:r>
          </w:p>
        </w:tc>
      </w:tr>
      <w:tr w:rsidR="0028171D" w:rsidRPr="0028171D" w14:paraId="4DF7F92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5A36F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7AFAD6B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00999</w:t>
            </w:r>
          </w:p>
        </w:tc>
        <w:tc>
          <w:tcPr>
            <w:tcW w:w="0" w:type="auto"/>
          </w:tcPr>
          <w:p w14:paraId="040C7E3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E535D3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XNL4B, HPR</w:t>
            </w:r>
          </w:p>
        </w:tc>
        <w:tc>
          <w:tcPr>
            <w:tcW w:w="0" w:type="auto"/>
          </w:tcPr>
          <w:p w14:paraId="0F2B371C" w14:textId="011E788D"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07EDEF0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54797e-12</w:t>
            </w:r>
          </w:p>
        </w:tc>
      </w:tr>
      <w:tr w:rsidR="0028171D" w:rsidRPr="0028171D" w14:paraId="19937602"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D1DE83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3F6275C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618566</w:t>
            </w:r>
          </w:p>
        </w:tc>
        <w:tc>
          <w:tcPr>
            <w:tcW w:w="0" w:type="auto"/>
          </w:tcPr>
          <w:p w14:paraId="3F4D071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091504B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035045.1</w:t>
            </w:r>
          </w:p>
        </w:tc>
        <w:tc>
          <w:tcPr>
            <w:tcW w:w="0" w:type="auto"/>
          </w:tcPr>
          <w:p w14:paraId="0662F61E" w14:textId="09036DFA"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D88864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03087e-11</w:t>
            </w:r>
          </w:p>
        </w:tc>
      </w:tr>
      <w:tr w:rsidR="0028171D" w:rsidRPr="0028171D" w14:paraId="2167CBF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22F10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5C84C21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32436</w:t>
            </w:r>
          </w:p>
        </w:tc>
        <w:tc>
          <w:tcPr>
            <w:tcW w:w="0" w:type="auto"/>
          </w:tcPr>
          <w:p w14:paraId="6C173A4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222D58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O</w:t>
            </w:r>
          </w:p>
        </w:tc>
        <w:tc>
          <w:tcPr>
            <w:tcW w:w="0" w:type="auto"/>
          </w:tcPr>
          <w:p w14:paraId="1D65CCD9" w14:textId="639EBE80"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6570548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89408e-11</w:t>
            </w:r>
          </w:p>
        </w:tc>
      </w:tr>
      <w:tr w:rsidR="0028171D" w:rsidRPr="0028171D" w14:paraId="2A602381"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6094F9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4E3E89C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69297</w:t>
            </w:r>
          </w:p>
        </w:tc>
        <w:tc>
          <w:tcPr>
            <w:tcW w:w="0" w:type="auto"/>
          </w:tcPr>
          <w:p w14:paraId="5037724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A28CED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NF1A</w:t>
            </w:r>
          </w:p>
        </w:tc>
        <w:tc>
          <w:tcPr>
            <w:tcW w:w="0" w:type="auto"/>
          </w:tcPr>
          <w:p w14:paraId="0A94B46D" w14:textId="5BFF200F"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5DA7FA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82298e-11</w:t>
            </w:r>
          </w:p>
        </w:tc>
      </w:tr>
      <w:tr w:rsidR="0028171D" w:rsidRPr="0028171D" w14:paraId="3B0B033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3ECCA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153EE74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72183</w:t>
            </w:r>
          </w:p>
        </w:tc>
        <w:tc>
          <w:tcPr>
            <w:tcW w:w="0" w:type="auto"/>
          </w:tcPr>
          <w:p w14:paraId="293AA3B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49A7B46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PC1L1</w:t>
            </w:r>
          </w:p>
        </w:tc>
        <w:tc>
          <w:tcPr>
            <w:tcW w:w="0" w:type="auto"/>
          </w:tcPr>
          <w:p w14:paraId="41C04568" w14:textId="657DC2A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083381E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14451e-10</w:t>
            </w:r>
          </w:p>
        </w:tc>
      </w:tr>
      <w:tr w:rsidR="0028171D" w:rsidRPr="0028171D" w14:paraId="216712F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087F4D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6AC94A2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235215</w:t>
            </w:r>
          </w:p>
        </w:tc>
        <w:tc>
          <w:tcPr>
            <w:tcW w:w="0" w:type="auto"/>
          </w:tcPr>
          <w:p w14:paraId="472E96C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615B3D9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YLIP</w:t>
            </w:r>
          </w:p>
        </w:tc>
        <w:tc>
          <w:tcPr>
            <w:tcW w:w="0" w:type="auto"/>
          </w:tcPr>
          <w:p w14:paraId="04578A67" w14:textId="24A16D64"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2D65472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84063e-10</w:t>
            </w:r>
          </w:p>
        </w:tc>
      </w:tr>
      <w:tr w:rsidR="0028171D" w:rsidRPr="0028171D" w14:paraId="765C3E6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501E6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3EAAE22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7227</w:t>
            </w:r>
          </w:p>
        </w:tc>
        <w:tc>
          <w:tcPr>
            <w:tcW w:w="0" w:type="auto"/>
          </w:tcPr>
          <w:p w14:paraId="3CB2EDB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3756C03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USP24</w:t>
            </w:r>
          </w:p>
        </w:tc>
        <w:tc>
          <w:tcPr>
            <w:tcW w:w="0" w:type="auto"/>
          </w:tcPr>
          <w:p w14:paraId="1618573F" w14:textId="5FEE5E4F"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ED7C2E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13444e-10</w:t>
            </w:r>
          </w:p>
        </w:tc>
      </w:tr>
      <w:tr w:rsidR="0028171D" w:rsidRPr="0028171D" w14:paraId="4093C669"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BD1E6C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4E8E59F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542926</w:t>
            </w:r>
          </w:p>
        </w:tc>
        <w:tc>
          <w:tcPr>
            <w:tcW w:w="0" w:type="auto"/>
          </w:tcPr>
          <w:p w14:paraId="461D7EF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49CB2B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138430.4, TM6SF2</w:t>
            </w:r>
          </w:p>
        </w:tc>
        <w:tc>
          <w:tcPr>
            <w:tcW w:w="0" w:type="auto"/>
          </w:tcPr>
          <w:p w14:paraId="3A808F96" w14:textId="56A4D364"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111526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5636e-09</w:t>
            </w:r>
          </w:p>
        </w:tc>
      </w:tr>
      <w:tr w:rsidR="0028171D" w:rsidRPr="0028171D" w14:paraId="3ABFDA33"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2F8796"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LipoA</w:t>
            </w:r>
            <w:proofErr w:type="spellEnd"/>
          </w:p>
        </w:tc>
        <w:tc>
          <w:tcPr>
            <w:tcW w:w="0" w:type="auto"/>
          </w:tcPr>
          <w:p w14:paraId="3A71260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207188</w:t>
            </w:r>
          </w:p>
        </w:tc>
        <w:tc>
          <w:tcPr>
            <w:tcW w:w="0" w:type="auto"/>
          </w:tcPr>
          <w:p w14:paraId="21CC147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2D3AC7A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AS1</w:t>
            </w:r>
          </w:p>
        </w:tc>
        <w:tc>
          <w:tcPr>
            <w:tcW w:w="0" w:type="auto"/>
          </w:tcPr>
          <w:p w14:paraId="4309BC50" w14:textId="0C4E833D"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678A2BD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0</w:t>
            </w:r>
          </w:p>
        </w:tc>
      </w:tr>
      <w:tr w:rsidR="0028171D" w:rsidRPr="0028171D" w14:paraId="0E7C490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6D22B83B"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LipoA</w:t>
            </w:r>
            <w:proofErr w:type="spellEnd"/>
          </w:p>
        </w:tc>
        <w:tc>
          <w:tcPr>
            <w:tcW w:w="0" w:type="auto"/>
          </w:tcPr>
          <w:p w14:paraId="6802AA3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346841</w:t>
            </w:r>
          </w:p>
        </w:tc>
        <w:tc>
          <w:tcPr>
            <w:tcW w:w="0" w:type="auto"/>
          </w:tcPr>
          <w:p w14:paraId="4949DB4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16DE29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235G24.1</w:t>
            </w:r>
          </w:p>
        </w:tc>
        <w:tc>
          <w:tcPr>
            <w:tcW w:w="0" w:type="auto"/>
          </w:tcPr>
          <w:p w14:paraId="5F9ADD13" w14:textId="3B0D81D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320056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6882e-226</w:t>
            </w:r>
          </w:p>
        </w:tc>
      </w:tr>
      <w:tr w:rsidR="0028171D" w:rsidRPr="0028171D" w14:paraId="67837C41"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09D6F3"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LipoA</w:t>
            </w:r>
            <w:proofErr w:type="spellEnd"/>
          </w:p>
        </w:tc>
        <w:tc>
          <w:tcPr>
            <w:tcW w:w="0" w:type="auto"/>
          </w:tcPr>
          <w:p w14:paraId="0188007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6073227</w:t>
            </w:r>
          </w:p>
        </w:tc>
        <w:tc>
          <w:tcPr>
            <w:tcW w:w="0" w:type="auto"/>
          </w:tcPr>
          <w:p w14:paraId="5986CD6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238342D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GPAT4</w:t>
            </w:r>
          </w:p>
        </w:tc>
        <w:tc>
          <w:tcPr>
            <w:tcW w:w="0" w:type="auto"/>
          </w:tcPr>
          <w:p w14:paraId="7DA7DD30" w14:textId="103A13C8"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BDD654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77611e-211</w:t>
            </w:r>
          </w:p>
        </w:tc>
      </w:tr>
      <w:tr w:rsidR="0028171D" w:rsidRPr="0028171D" w14:paraId="5986CB07"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A42C88B"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LipoA</w:t>
            </w:r>
            <w:proofErr w:type="spellEnd"/>
          </w:p>
        </w:tc>
        <w:tc>
          <w:tcPr>
            <w:tcW w:w="0" w:type="auto"/>
          </w:tcPr>
          <w:p w14:paraId="2F144AC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197517</w:t>
            </w:r>
          </w:p>
        </w:tc>
        <w:tc>
          <w:tcPr>
            <w:tcW w:w="0" w:type="auto"/>
          </w:tcPr>
          <w:p w14:paraId="388646D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258213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GPAT4</w:t>
            </w:r>
          </w:p>
        </w:tc>
        <w:tc>
          <w:tcPr>
            <w:tcW w:w="0" w:type="auto"/>
          </w:tcPr>
          <w:p w14:paraId="59FFDC0D" w14:textId="1F15A5DE"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7A9D61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40794e-85</w:t>
            </w:r>
          </w:p>
        </w:tc>
      </w:tr>
      <w:tr w:rsidR="0028171D" w:rsidRPr="0028171D" w14:paraId="4C8B035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7BEDC"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Phosphate</w:t>
            </w:r>
          </w:p>
        </w:tc>
        <w:tc>
          <w:tcPr>
            <w:tcW w:w="0" w:type="auto"/>
          </w:tcPr>
          <w:p w14:paraId="46D1C64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91903</w:t>
            </w:r>
          </w:p>
        </w:tc>
        <w:tc>
          <w:tcPr>
            <w:tcW w:w="0" w:type="auto"/>
          </w:tcPr>
          <w:p w14:paraId="78B163A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48488B7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IP6K3</w:t>
            </w:r>
          </w:p>
        </w:tc>
        <w:tc>
          <w:tcPr>
            <w:tcW w:w="0" w:type="auto"/>
          </w:tcPr>
          <w:p w14:paraId="221ACB2B" w14:textId="1C88F0B2"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78F0E4E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3342e-13</w:t>
            </w:r>
          </w:p>
        </w:tc>
      </w:tr>
      <w:tr w:rsidR="0028171D" w:rsidRPr="0028171D" w14:paraId="18C2F01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C0BA66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35FA8A3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858519</w:t>
            </w:r>
          </w:p>
        </w:tc>
        <w:tc>
          <w:tcPr>
            <w:tcW w:w="0" w:type="auto"/>
          </w:tcPr>
          <w:p w14:paraId="6794410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D90AC5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722FB7C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OX15 (H4=0.87)</w:t>
            </w:r>
          </w:p>
        </w:tc>
        <w:tc>
          <w:tcPr>
            <w:tcW w:w="1700" w:type="dxa"/>
          </w:tcPr>
          <w:p w14:paraId="2BA94B8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77445e-82</w:t>
            </w:r>
          </w:p>
        </w:tc>
      </w:tr>
      <w:tr w:rsidR="0028171D" w:rsidRPr="0028171D" w14:paraId="2C8F796A"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81030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355E4CF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7338752</w:t>
            </w:r>
          </w:p>
        </w:tc>
        <w:tc>
          <w:tcPr>
            <w:tcW w:w="0" w:type="auto"/>
          </w:tcPr>
          <w:p w14:paraId="7DBB20E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EEB20B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652</w:t>
            </w:r>
          </w:p>
        </w:tc>
        <w:tc>
          <w:tcPr>
            <w:tcW w:w="0" w:type="auto"/>
          </w:tcPr>
          <w:p w14:paraId="6D5275E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81K2.1 (H4=1)</w:t>
            </w:r>
          </w:p>
        </w:tc>
        <w:tc>
          <w:tcPr>
            <w:tcW w:w="1700" w:type="dxa"/>
          </w:tcPr>
          <w:p w14:paraId="0F82EB7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8808e-19</w:t>
            </w:r>
          </w:p>
        </w:tc>
      </w:tr>
      <w:tr w:rsidR="0028171D" w:rsidRPr="0028171D" w14:paraId="279CBB86"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7319ACC"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650C3BE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50541</w:t>
            </w:r>
          </w:p>
        </w:tc>
        <w:tc>
          <w:tcPr>
            <w:tcW w:w="0" w:type="auto"/>
          </w:tcPr>
          <w:p w14:paraId="2163FFA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1453ED4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TP1B2</w:t>
            </w:r>
          </w:p>
        </w:tc>
        <w:tc>
          <w:tcPr>
            <w:tcW w:w="0" w:type="auto"/>
          </w:tcPr>
          <w:p w14:paraId="72C3AD4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OX15 (H4=0.87)</w:t>
            </w:r>
          </w:p>
        </w:tc>
        <w:tc>
          <w:tcPr>
            <w:tcW w:w="1700" w:type="dxa"/>
          </w:tcPr>
          <w:p w14:paraId="57DBD58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7452e-13</w:t>
            </w:r>
          </w:p>
        </w:tc>
      </w:tr>
      <w:tr w:rsidR="0028171D" w:rsidRPr="0028171D" w14:paraId="7E2F3AC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D2BEB9"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29EB9E2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69336243</w:t>
            </w:r>
          </w:p>
        </w:tc>
        <w:tc>
          <w:tcPr>
            <w:tcW w:w="0" w:type="auto"/>
          </w:tcPr>
          <w:p w14:paraId="4F1EAA3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6675B3D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BAIAP2L1</w:t>
            </w:r>
          </w:p>
        </w:tc>
        <w:tc>
          <w:tcPr>
            <w:tcW w:w="0" w:type="auto"/>
          </w:tcPr>
          <w:p w14:paraId="4C81E69F" w14:textId="4C86953C"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E794A9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03352e-11</w:t>
            </w:r>
          </w:p>
        </w:tc>
      </w:tr>
      <w:tr w:rsidR="0028171D" w:rsidRPr="0028171D" w14:paraId="28B7D24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4EDC4E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60A85E3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079774</w:t>
            </w:r>
          </w:p>
        </w:tc>
        <w:tc>
          <w:tcPr>
            <w:tcW w:w="0" w:type="auto"/>
          </w:tcPr>
          <w:p w14:paraId="36340F2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636C9A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EFCAB13</w:t>
            </w:r>
          </w:p>
        </w:tc>
        <w:tc>
          <w:tcPr>
            <w:tcW w:w="0" w:type="auto"/>
          </w:tcPr>
          <w:p w14:paraId="7EE1D34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RPL45P2 (H4=0.95)</w:t>
            </w:r>
          </w:p>
        </w:tc>
        <w:tc>
          <w:tcPr>
            <w:tcW w:w="1700" w:type="dxa"/>
          </w:tcPr>
          <w:p w14:paraId="3872D73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92915e-11</w:t>
            </w:r>
          </w:p>
        </w:tc>
      </w:tr>
      <w:tr w:rsidR="0028171D" w:rsidRPr="0028171D" w14:paraId="36F392FF"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0A60C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3C2EB51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640276</w:t>
            </w:r>
          </w:p>
        </w:tc>
        <w:tc>
          <w:tcPr>
            <w:tcW w:w="0" w:type="auto"/>
          </w:tcPr>
          <w:p w14:paraId="66E5F93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F958B5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554</w:t>
            </w:r>
          </w:p>
        </w:tc>
        <w:tc>
          <w:tcPr>
            <w:tcW w:w="0" w:type="auto"/>
          </w:tcPr>
          <w:p w14:paraId="4710625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554 (H4=0.97)</w:t>
            </w:r>
          </w:p>
        </w:tc>
        <w:tc>
          <w:tcPr>
            <w:tcW w:w="1700" w:type="dxa"/>
          </w:tcPr>
          <w:p w14:paraId="5A98E77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70324e-11</w:t>
            </w:r>
          </w:p>
        </w:tc>
      </w:tr>
      <w:tr w:rsidR="0028171D" w:rsidRPr="0028171D" w14:paraId="51DC1212"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95B1C4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775888E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075901</w:t>
            </w:r>
          </w:p>
        </w:tc>
        <w:tc>
          <w:tcPr>
            <w:tcW w:w="0" w:type="auto"/>
          </w:tcPr>
          <w:p w14:paraId="1A88560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B5994E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EEP3</w:t>
            </w:r>
          </w:p>
        </w:tc>
        <w:tc>
          <w:tcPr>
            <w:tcW w:w="0" w:type="auto"/>
          </w:tcPr>
          <w:p w14:paraId="36B3130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IRT5 (H4=0.86), Cathepsin A (H4=0.86)</w:t>
            </w:r>
          </w:p>
        </w:tc>
        <w:tc>
          <w:tcPr>
            <w:tcW w:w="1700" w:type="dxa"/>
          </w:tcPr>
          <w:p w14:paraId="0EEDBF9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5186e-10</w:t>
            </w:r>
          </w:p>
        </w:tc>
      </w:tr>
      <w:tr w:rsidR="0028171D" w:rsidRPr="0028171D" w14:paraId="2DB4A282"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AE0CF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6A33293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764939</w:t>
            </w:r>
          </w:p>
        </w:tc>
        <w:tc>
          <w:tcPr>
            <w:tcW w:w="0" w:type="auto"/>
          </w:tcPr>
          <w:p w14:paraId="47C09DD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437310F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328J6.1</w:t>
            </w:r>
          </w:p>
        </w:tc>
        <w:tc>
          <w:tcPr>
            <w:tcW w:w="0" w:type="auto"/>
          </w:tcPr>
          <w:p w14:paraId="305E12B2" w14:textId="6217FDF4"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3FFF70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9297e-09</w:t>
            </w:r>
          </w:p>
        </w:tc>
      </w:tr>
      <w:tr w:rsidR="0028171D" w:rsidRPr="0028171D" w14:paraId="2079CA4B"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5CB1C5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5C0AD12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6332871</w:t>
            </w:r>
          </w:p>
        </w:tc>
        <w:tc>
          <w:tcPr>
            <w:tcW w:w="0" w:type="auto"/>
          </w:tcPr>
          <w:p w14:paraId="2607A58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E671C3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R2F2-AS1, RP11-327J17.2</w:t>
            </w:r>
          </w:p>
        </w:tc>
        <w:tc>
          <w:tcPr>
            <w:tcW w:w="0" w:type="auto"/>
          </w:tcPr>
          <w:p w14:paraId="24B34054" w14:textId="4D766DB4"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BB7AD2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39485e-09</w:t>
            </w:r>
          </w:p>
        </w:tc>
      </w:tr>
      <w:tr w:rsidR="0028171D" w:rsidRPr="0028171D" w14:paraId="0D0993A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526A0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23BA4CA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65853</w:t>
            </w:r>
          </w:p>
        </w:tc>
        <w:tc>
          <w:tcPr>
            <w:tcW w:w="0" w:type="auto"/>
          </w:tcPr>
          <w:p w14:paraId="3D1BB93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B9CB02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E</w:t>
            </w:r>
          </w:p>
        </w:tc>
        <w:tc>
          <w:tcPr>
            <w:tcW w:w="0" w:type="auto"/>
          </w:tcPr>
          <w:p w14:paraId="751E546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100A13 (H4=1), CUZD1 (H4=1), TBCA (H4=1)</w:t>
            </w:r>
          </w:p>
        </w:tc>
        <w:tc>
          <w:tcPr>
            <w:tcW w:w="1700" w:type="dxa"/>
          </w:tcPr>
          <w:p w14:paraId="2797FE7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454e-97</w:t>
            </w:r>
          </w:p>
        </w:tc>
      </w:tr>
      <w:tr w:rsidR="0028171D" w:rsidRPr="0028171D" w14:paraId="2C10FF9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372AD5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2170882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248720</w:t>
            </w:r>
          </w:p>
        </w:tc>
        <w:tc>
          <w:tcPr>
            <w:tcW w:w="0" w:type="auto"/>
          </w:tcPr>
          <w:p w14:paraId="7523CD5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989F4B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3C7D4C5F" w14:textId="535B7A1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2DE7AE2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3481e-81</w:t>
            </w:r>
          </w:p>
        </w:tc>
      </w:tr>
      <w:tr w:rsidR="0028171D" w:rsidRPr="0028171D" w14:paraId="5E359A59"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ADDA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3E867C0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528419</w:t>
            </w:r>
          </w:p>
        </w:tc>
        <w:tc>
          <w:tcPr>
            <w:tcW w:w="0" w:type="auto"/>
          </w:tcPr>
          <w:p w14:paraId="4850038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40A3879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ELSR2</w:t>
            </w:r>
          </w:p>
        </w:tc>
        <w:tc>
          <w:tcPr>
            <w:tcW w:w="0" w:type="auto"/>
          </w:tcPr>
          <w:p w14:paraId="5C948A6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SRC1 (H4=1), RGM-C (H4=1), Carbonic Anhydrase X (H4=0.99)</w:t>
            </w:r>
          </w:p>
        </w:tc>
        <w:tc>
          <w:tcPr>
            <w:tcW w:w="1700" w:type="dxa"/>
          </w:tcPr>
          <w:p w14:paraId="498DC11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7826e-51</w:t>
            </w:r>
          </w:p>
        </w:tc>
      </w:tr>
      <w:tr w:rsidR="0028171D" w:rsidRPr="0028171D" w14:paraId="02F919C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96F1FF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472B676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4184</w:t>
            </w:r>
          </w:p>
        </w:tc>
        <w:tc>
          <w:tcPr>
            <w:tcW w:w="0" w:type="auto"/>
          </w:tcPr>
          <w:p w14:paraId="672ADE9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2AA309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259</w:t>
            </w:r>
          </w:p>
        </w:tc>
        <w:tc>
          <w:tcPr>
            <w:tcW w:w="0" w:type="auto"/>
          </w:tcPr>
          <w:p w14:paraId="061682E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 A-V (H4=1), LRP1B (H4=0.99), Ig K chain V-I region HK102-like (H4=0.94)</w:t>
            </w:r>
          </w:p>
        </w:tc>
        <w:tc>
          <w:tcPr>
            <w:tcW w:w="1700" w:type="dxa"/>
          </w:tcPr>
          <w:p w14:paraId="28A9539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51785e-48</w:t>
            </w:r>
          </w:p>
        </w:tc>
      </w:tr>
      <w:tr w:rsidR="0028171D" w:rsidRPr="0028171D" w14:paraId="2345710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5FCC0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lastRenderedPageBreak/>
              <w:t>TC</w:t>
            </w:r>
          </w:p>
        </w:tc>
        <w:tc>
          <w:tcPr>
            <w:tcW w:w="0" w:type="auto"/>
          </w:tcPr>
          <w:p w14:paraId="5B22FA5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601761</w:t>
            </w:r>
          </w:p>
        </w:tc>
        <w:tc>
          <w:tcPr>
            <w:tcW w:w="0" w:type="auto"/>
          </w:tcPr>
          <w:p w14:paraId="67EBC01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A35FBD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O12.2</w:t>
            </w:r>
          </w:p>
        </w:tc>
        <w:tc>
          <w:tcPr>
            <w:tcW w:w="0" w:type="auto"/>
          </w:tcPr>
          <w:p w14:paraId="640A4E4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HI3L1 (H4=1), DB119 (H4=0.92), HBAT (H4=0.9)</w:t>
            </w:r>
          </w:p>
        </w:tc>
        <w:tc>
          <w:tcPr>
            <w:tcW w:w="1700" w:type="dxa"/>
          </w:tcPr>
          <w:p w14:paraId="7A68D87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42391e-42</w:t>
            </w:r>
          </w:p>
        </w:tc>
      </w:tr>
      <w:tr w:rsidR="0028171D" w:rsidRPr="0028171D" w14:paraId="5C47032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A0DCFB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3EE685D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1411</w:t>
            </w:r>
          </w:p>
        </w:tc>
        <w:tc>
          <w:tcPr>
            <w:tcW w:w="0" w:type="auto"/>
          </w:tcPr>
          <w:p w14:paraId="2CA91AD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E786BF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B</w:t>
            </w:r>
          </w:p>
        </w:tc>
        <w:tc>
          <w:tcPr>
            <w:tcW w:w="0" w:type="auto"/>
          </w:tcPr>
          <w:p w14:paraId="1CD3FC11" w14:textId="7767AD2D"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B79D75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49667e-40</w:t>
            </w:r>
          </w:p>
        </w:tc>
      </w:tr>
      <w:tr w:rsidR="0028171D" w:rsidRPr="0028171D" w14:paraId="24B09CB2"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5144F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67CE8D7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299376</w:t>
            </w:r>
          </w:p>
        </w:tc>
        <w:tc>
          <w:tcPr>
            <w:tcW w:w="0" w:type="auto"/>
          </w:tcPr>
          <w:p w14:paraId="7A17009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F7EE80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G8</w:t>
            </w:r>
          </w:p>
        </w:tc>
        <w:tc>
          <w:tcPr>
            <w:tcW w:w="0" w:type="auto"/>
          </w:tcPr>
          <w:p w14:paraId="2297B3CD" w14:textId="5F6B9BF8"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0D98AD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28724e-18</w:t>
            </w:r>
          </w:p>
        </w:tc>
      </w:tr>
      <w:tr w:rsidR="0028171D" w:rsidRPr="0028171D" w14:paraId="5F0670C1"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67827C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6A9B430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239737</w:t>
            </w:r>
          </w:p>
        </w:tc>
        <w:tc>
          <w:tcPr>
            <w:tcW w:w="0" w:type="auto"/>
          </w:tcPr>
          <w:p w14:paraId="61674AC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52AD332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DOCK7</w:t>
            </w:r>
          </w:p>
        </w:tc>
        <w:tc>
          <w:tcPr>
            <w:tcW w:w="0" w:type="auto"/>
          </w:tcPr>
          <w:p w14:paraId="598F233F" w14:textId="3E4B666A"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634812C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28892e-18</w:t>
            </w:r>
          </w:p>
        </w:tc>
      </w:tr>
      <w:tr w:rsidR="0028171D" w:rsidRPr="0028171D" w14:paraId="722F744E"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2088F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1C34027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738447</w:t>
            </w:r>
          </w:p>
        </w:tc>
        <w:tc>
          <w:tcPr>
            <w:tcW w:w="0" w:type="auto"/>
          </w:tcPr>
          <w:p w14:paraId="124F5DA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9C9BCD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1B5F76A1" w14:textId="6DA4CADE"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856BA2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17816e-13</w:t>
            </w:r>
          </w:p>
        </w:tc>
      </w:tr>
      <w:tr w:rsidR="0028171D" w:rsidRPr="0028171D" w14:paraId="3AF2768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18DB8E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54FAD3A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78419</w:t>
            </w:r>
          </w:p>
        </w:tc>
        <w:tc>
          <w:tcPr>
            <w:tcW w:w="0" w:type="auto"/>
          </w:tcPr>
          <w:p w14:paraId="35976D5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D496B4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MGCR</w:t>
            </w:r>
          </w:p>
        </w:tc>
        <w:tc>
          <w:tcPr>
            <w:tcW w:w="0" w:type="auto"/>
          </w:tcPr>
          <w:p w14:paraId="54A48A9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OL4A3BP (H4=0.95)</w:t>
            </w:r>
          </w:p>
        </w:tc>
        <w:tc>
          <w:tcPr>
            <w:tcW w:w="1700" w:type="dxa"/>
          </w:tcPr>
          <w:p w14:paraId="47664F0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41647e-12</w:t>
            </w:r>
          </w:p>
        </w:tc>
      </w:tr>
      <w:tr w:rsidR="0028171D" w:rsidRPr="0028171D" w14:paraId="0D371574"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BA726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45C3FDA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542926</w:t>
            </w:r>
          </w:p>
        </w:tc>
        <w:tc>
          <w:tcPr>
            <w:tcW w:w="0" w:type="auto"/>
          </w:tcPr>
          <w:p w14:paraId="0AE71C3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F32DA2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138430.4, TM6SF2</w:t>
            </w:r>
          </w:p>
        </w:tc>
        <w:tc>
          <w:tcPr>
            <w:tcW w:w="0" w:type="auto"/>
          </w:tcPr>
          <w:p w14:paraId="3CE6DD89" w14:textId="6607A919"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7FCD976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2316e-11</w:t>
            </w:r>
          </w:p>
        </w:tc>
      </w:tr>
      <w:tr w:rsidR="0028171D" w:rsidRPr="0028171D" w14:paraId="23D6649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53EC98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24C4FC7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4545</w:t>
            </w:r>
          </w:p>
        </w:tc>
        <w:tc>
          <w:tcPr>
            <w:tcW w:w="0" w:type="auto"/>
          </w:tcPr>
          <w:p w14:paraId="3416D16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6A6B2FC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FADS2, FADS1</w:t>
            </w:r>
          </w:p>
        </w:tc>
        <w:tc>
          <w:tcPr>
            <w:tcW w:w="0" w:type="auto"/>
          </w:tcPr>
          <w:p w14:paraId="2D14F8A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BCA (H4=0.96), Met (H4=0.96), S100A13 (H4=0.93)</w:t>
            </w:r>
          </w:p>
        </w:tc>
        <w:tc>
          <w:tcPr>
            <w:tcW w:w="1700" w:type="dxa"/>
          </w:tcPr>
          <w:p w14:paraId="1894E9B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51792e-11</w:t>
            </w:r>
          </w:p>
        </w:tc>
      </w:tr>
      <w:tr w:rsidR="0028171D" w:rsidRPr="0028171D" w14:paraId="3EB81CC3"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DE22FC"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4EF122D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69297</w:t>
            </w:r>
          </w:p>
        </w:tc>
        <w:tc>
          <w:tcPr>
            <w:tcW w:w="0" w:type="auto"/>
          </w:tcPr>
          <w:p w14:paraId="13D297B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112A91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NF1A</w:t>
            </w:r>
          </w:p>
        </w:tc>
        <w:tc>
          <w:tcPr>
            <w:tcW w:w="0" w:type="auto"/>
          </w:tcPr>
          <w:p w14:paraId="13EC880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HI3L1 (H4=0.99), LGALS3 (H4=0.97), CRP (H4=0.85)</w:t>
            </w:r>
          </w:p>
        </w:tc>
        <w:tc>
          <w:tcPr>
            <w:tcW w:w="1700" w:type="dxa"/>
          </w:tcPr>
          <w:p w14:paraId="742B5DB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47956e-10</w:t>
            </w:r>
          </w:p>
        </w:tc>
      </w:tr>
      <w:tr w:rsidR="0028171D" w:rsidRPr="0028171D" w14:paraId="22F484C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8343D7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47276CF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80093</w:t>
            </w:r>
          </w:p>
        </w:tc>
        <w:tc>
          <w:tcPr>
            <w:tcW w:w="0" w:type="auto"/>
          </w:tcPr>
          <w:p w14:paraId="4E8B9B3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5CCF61C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CKR</w:t>
            </w:r>
          </w:p>
        </w:tc>
        <w:tc>
          <w:tcPr>
            <w:tcW w:w="0" w:type="auto"/>
          </w:tcPr>
          <w:p w14:paraId="1AE606D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ATF (H4=1), FST (H4=1), P5I11 (H4=0.9)</w:t>
            </w:r>
          </w:p>
        </w:tc>
        <w:tc>
          <w:tcPr>
            <w:tcW w:w="1700" w:type="dxa"/>
          </w:tcPr>
          <w:p w14:paraId="05A1959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6312e-10</w:t>
            </w:r>
          </w:p>
        </w:tc>
      </w:tr>
      <w:tr w:rsidR="0028171D" w:rsidRPr="0028171D" w14:paraId="56502E89"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9634E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3278A31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06315</w:t>
            </w:r>
          </w:p>
        </w:tc>
        <w:tc>
          <w:tcPr>
            <w:tcW w:w="0" w:type="auto"/>
          </w:tcPr>
          <w:p w14:paraId="5915780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27AA9A1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VRL2</w:t>
            </w:r>
          </w:p>
        </w:tc>
        <w:tc>
          <w:tcPr>
            <w:tcW w:w="0" w:type="auto"/>
          </w:tcPr>
          <w:p w14:paraId="56E6D76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100A13 (H4=1), CUZD1 (H4=1), TBCA (H4=1)</w:t>
            </w:r>
          </w:p>
        </w:tc>
        <w:tc>
          <w:tcPr>
            <w:tcW w:w="1700" w:type="dxa"/>
          </w:tcPr>
          <w:p w14:paraId="70E32D5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48522e-10</w:t>
            </w:r>
          </w:p>
        </w:tc>
      </w:tr>
      <w:tr w:rsidR="0028171D" w:rsidRPr="0028171D" w14:paraId="2E184B9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5D16316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377160D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00999</w:t>
            </w:r>
          </w:p>
        </w:tc>
        <w:tc>
          <w:tcPr>
            <w:tcW w:w="0" w:type="auto"/>
          </w:tcPr>
          <w:p w14:paraId="139D8CC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E2D576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XNL4B, HPR</w:t>
            </w:r>
          </w:p>
        </w:tc>
        <w:tc>
          <w:tcPr>
            <w:tcW w:w="0" w:type="auto"/>
          </w:tcPr>
          <w:p w14:paraId="4C7EBFF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Ferritin (H4=0.95), Haptoglobin, Mixed Type (H4=0.9)</w:t>
            </w:r>
          </w:p>
        </w:tc>
        <w:tc>
          <w:tcPr>
            <w:tcW w:w="1700" w:type="dxa"/>
          </w:tcPr>
          <w:p w14:paraId="3598483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71516e-10</w:t>
            </w:r>
          </w:p>
        </w:tc>
      </w:tr>
      <w:tr w:rsidR="0028171D" w:rsidRPr="0028171D" w14:paraId="504F8A6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199EB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72EC07F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306897</w:t>
            </w:r>
          </w:p>
        </w:tc>
        <w:tc>
          <w:tcPr>
            <w:tcW w:w="0" w:type="auto"/>
          </w:tcPr>
          <w:p w14:paraId="63FB3F7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8BE87E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12361.1</w:t>
            </w:r>
          </w:p>
        </w:tc>
        <w:tc>
          <w:tcPr>
            <w:tcW w:w="0" w:type="auto"/>
          </w:tcPr>
          <w:p w14:paraId="006F9FCE" w14:textId="4EEF0710"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555245E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02485e-10</w:t>
            </w:r>
          </w:p>
        </w:tc>
      </w:tr>
      <w:tr w:rsidR="0028171D" w:rsidRPr="0028171D" w14:paraId="5C43D90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67C6EA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3EAEA89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32436</w:t>
            </w:r>
          </w:p>
        </w:tc>
        <w:tc>
          <w:tcPr>
            <w:tcW w:w="0" w:type="auto"/>
          </w:tcPr>
          <w:p w14:paraId="4D87204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3EDC85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O</w:t>
            </w:r>
          </w:p>
        </w:tc>
        <w:tc>
          <w:tcPr>
            <w:tcW w:w="0" w:type="auto"/>
          </w:tcPr>
          <w:p w14:paraId="642C74B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1GLC (H4=0.99), TPST2 (H4=0.99), FAM3B (H4=0.99)</w:t>
            </w:r>
          </w:p>
        </w:tc>
        <w:tc>
          <w:tcPr>
            <w:tcW w:w="1700" w:type="dxa"/>
          </w:tcPr>
          <w:p w14:paraId="1885B37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06712e-10</w:t>
            </w:r>
          </w:p>
        </w:tc>
      </w:tr>
      <w:tr w:rsidR="0028171D" w:rsidRPr="0028171D" w14:paraId="735C8F4A"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E94C0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5E16F07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4184</w:t>
            </w:r>
          </w:p>
        </w:tc>
        <w:tc>
          <w:tcPr>
            <w:tcW w:w="0" w:type="auto"/>
          </w:tcPr>
          <w:p w14:paraId="31135D4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4EEEE73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259</w:t>
            </w:r>
          </w:p>
        </w:tc>
        <w:tc>
          <w:tcPr>
            <w:tcW w:w="0" w:type="auto"/>
          </w:tcPr>
          <w:p w14:paraId="3E28916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 A-V (H4=1), LRP1B (H4=0.99), Ig K chain V-I region HK102-like (H4=0.94)</w:t>
            </w:r>
          </w:p>
        </w:tc>
        <w:tc>
          <w:tcPr>
            <w:tcW w:w="1700" w:type="dxa"/>
          </w:tcPr>
          <w:p w14:paraId="355E07C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0</w:t>
            </w:r>
          </w:p>
        </w:tc>
      </w:tr>
      <w:tr w:rsidR="0028171D" w:rsidRPr="0028171D" w14:paraId="5F3CA341"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0F206B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1FF865A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5849089</w:t>
            </w:r>
          </w:p>
        </w:tc>
        <w:tc>
          <w:tcPr>
            <w:tcW w:w="0" w:type="auto"/>
          </w:tcPr>
          <w:p w14:paraId="175FD8D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30D58B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100802.3</w:t>
            </w:r>
          </w:p>
        </w:tc>
        <w:tc>
          <w:tcPr>
            <w:tcW w:w="0" w:type="auto"/>
          </w:tcPr>
          <w:p w14:paraId="4210297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Ig K chain V-I region HK102-like (H4=0.82), NXPH3 (H4=0.8)</w:t>
            </w:r>
          </w:p>
        </w:tc>
        <w:tc>
          <w:tcPr>
            <w:tcW w:w="1700" w:type="dxa"/>
          </w:tcPr>
          <w:p w14:paraId="01135F5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26925e-100</w:t>
            </w:r>
          </w:p>
        </w:tc>
      </w:tr>
      <w:tr w:rsidR="0028171D" w:rsidRPr="0028171D" w14:paraId="0E321ED6"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4FE5F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7836ACA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60326</w:t>
            </w:r>
          </w:p>
        </w:tc>
        <w:tc>
          <w:tcPr>
            <w:tcW w:w="0" w:type="auto"/>
          </w:tcPr>
          <w:p w14:paraId="648AF7D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42528CC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CKR</w:t>
            </w:r>
          </w:p>
        </w:tc>
        <w:tc>
          <w:tcPr>
            <w:tcW w:w="0" w:type="auto"/>
          </w:tcPr>
          <w:p w14:paraId="73F0A04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ATF (H4=1), FST (H4=1), P5I11 (H4=0.9)</w:t>
            </w:r>
          </w:p>
        </w:tc>
        <w:tc>
          <w:tcPr>
            <w:tcW w:w="1700" w:type="dxa"/>
          </w:tcPr>
          <w:p w14:paraId="71420E7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15473e-85</w:t>
            </w:r>
          </w:p>
        </w:tc>
      </w:tr>
      <w:tr w:rsidR="0028171D" w:rsidRPr="0028171D" w14:paraId="0945DFEB"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3D5BA5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295AFAE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980860</w:t>
            </w:r>
          </w:p>
        </w:tc>
        <w:tc>
          <w:tcPr>
            <w:tcW w:w="0" w:type="auto"/>
          </w:tcPr>
          <w:p w14:paraId="2257E1C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207C9CA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O12.2</w:t>
            </w:r>
          </w:p>
        </w:tc>
        <w:tc>
          <w:tcPr>
            <w:tcW w:w="0" w:type="auto"/>
          </w:tcPr>
          <w:p w14:paraId="67928FF4" w14:textId="42EEC8A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CA962F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44032e-69</w:t>
            </w:r>
          </w:p>
        </w:tc>
      </w:tr>
      <w:tr w:rsidR="0028171D" w:rsidRPr="0028171D" w14:paraId="0DC39E2E"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ABF38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57AAE5A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83082</w:t>
            </w:r>
          </w:p>
        </w:tc>
        <w:tc>
          <w:tcPr>
            <w:tcW w:w="0" w:type="auto"/>
          </w:tcPr>
          <w:p w14:paraId="5239F0F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3DD384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C1</w:t>
            </w:r>
          </w:p>
        </w:tc>
        <w:tc>
          <w:tcPr>
            <w:tcW w:w="0" w:type="auto"/>
          </w:tcPr>
          <w:p w14:paraId="28C3BBE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ST M1-1 (H4=1), DCK (H4=1), GPR110 (H4=1)</w:t>
            </w:r>
          </w:p>
        </w:tc>
        <w:tc>
          <w:tcPr>
            <w:tcW w:w="1700" w:type="dxa"/>
          </w:tcPr>
          <w:p w14:paraId="780C5FC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9708e-61</w:t>
            </w:r>
          </w:p>
        </w:tc>
      </w:tr>
      <w:tr w:rsidR="0028171D" w:rsidRPr="0028171D" w14:paraId="40A4695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497FD7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75E28A6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234378</w:t>
            </w:r>
          </w:p>
        </w:tc>
        <w:tc>
          <w:tcPr>
            <w:tcW w:w="0" w:type="auto"/>
          </w:tcPr>
          <w:p w14:paraId="0EE46DA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6C4F909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LXIPL</w:t>
            </w:r>
          </w:p>
        </w:tc>
        <w:tc>
          <w:tcPr>
            <w:tcW w:w="0" w:type="auto"/>
          </w:tcPr>
          <w:p w14:paraId="436A9A1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QORL1 (H4=0.91), NXPH3 (H4=0.83)</w:t>
            </w:r>
          </w:p>
        </w:tc>
        <w:tc>
          <w:tcPr>
            <w:tcW w:w="1700" w:type="dxa"/>
          </w:tcPr>
          <w:p w14:paraId="6BA5546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00435e-43</w:t>
            </w:r>
          </w:p>
        </w:tc>
      </w:tr>
      <w:tr w:rsidR="0028171D" w:rsidRPr="0028171D" w14:paraId="2AAE97B1"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9C169"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3A2DC9B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2957492</w:t>
            </w:r>
          </w:p>
        </w:tc>
        <w:tc>
          <w:tcPr>
            <w:tcW w:w="0" w:type="auto"/>
          </w:tcPr>
          <w:p w14:paraId="099F383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C3B355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DOCK7</w:t>
            </w:r>
          </w:p>
        </w:tc>
        <w:tc>
          <w:tcPr>
            <w:tcW w:w="0" w:type="auto"/>
          </w:tcPr>
          <w:p w14:paraId="467A5BB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DOCK7 (H4=0.88)</w:t>
            </w:r>
          </w:p>
        </w:tc>
        <w:tc>
          <w:tcPr>
            <w:tcW w:w="1700" w:type="dxa"/>
          </w:tcPr>
          <w:p w14:paraId="5F1E5BA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5767e-42</w:t>
            </w:r>
          </w:p>
        </w:tc>
      </w:tr>
      <w:tr w:rsidR="0028171D" w:rsidRPr="0028171D" w14:paraId="456F4731"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6FE3779"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61A2CC1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2274</w:t>
            </w:r>
          </w:p>
        </w:tc>
        <w:tc>
          <w:tcPr>
            <w:tcW w:w="0" w:type="auto"/>
          </w:tcPr>
          <w:p w14:paraId="3D7C4B7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6469295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MEM258</w:t>
            </w:r>
          </w:p>
        </w:tc>
        <w:tc>
          <w:tcPr>
            <w:tcW w:w="0" w:type="auto"/>
          </w:tcPr>
          <w:p w14:paraId="3164DA0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BCA (H4=0.97), S100A13 (H4=0.94), PMEPA (H4=0.92)</w:t>
            </w:r>
          </w:p>
        </w:tc>
        <w:tc>
          <w:tcPr>
            <w:tcW w:w="1700" w:type="dxa"/>
          </w:tcPr>
          <w:p w14:paraId="050C56E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54833e-26</w:t>
            </w:r>
          </w:p>
        </w:tc>
      </w:tr>
      <w:tr w:rsidR="0028171D" w:rsidRPr="0028171D" w14:paraId="46F6101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0B0A2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179059F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542926</w:t>
            </w:r>
          </w:p>
        </w:tc>
        <w:tc>
          <w:tcPr>
            <w:tcW w:w="0" w:type="auto"/>
          </w:tcPr>
          <w:p w14:paraId="17D871F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6598AF4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138430.4, TM6SF2</w:t>
            </w:r>
          </w:p>
        </w:tc>
        <w:tc>
          <w:tcPr>
            <w:tcW w:w="0" w:type="auto"/>
          </w:tcPr>
          <w:p w14:paraId="2D89FB0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AU2 (H4=1)</w:t>
            </w:r>
          </w:p>
        </w:tc>
        <w:tc>
          <w:tcPr>
            <w:tcW w:w="1700" w:type="dxa"/>
          </w:tcPr>
          <w:p w14:paraId="216F53F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63259e-24</w:t>
            </w:r>
          </w:p>
        </w:tc>
      </w:tr>
      <w:tr w:rsidR="0028171D" w:rsidRPr="0028171D" w14:paraId="340C12D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68D3190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05739B2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98584</w:t>
            </w:r>
          </w:p>
        </w:tc>
        <w:tc>
          <w:tcPr>
            <w:tcW w:w="0" w:type="auto"/>
          </w:tcPr>
          <w:p w14:paraId="3F14D65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1D6F2B3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VEGFA</w:t>
            </w:r>
          </w:p>
        </w:tc>
        <w:tc>
          <w:tcPr>
            <w:tcW w:w="0" w:type="auto"/>
          </w:tcPr>
          <w:p w14:paraId="4CD97029" w14:textId="5D939DD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CB0C1E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0441e-19</w:t>
            </w:r>
          </w:p>
        </w:tc>
      </w:tr>
      <w:tr w:rsidR="0028171D" w:rsidRPr="0028171D" w14:paraId="20257C1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3C6E7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7F67B92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112</w:t>
            </w:r>
          </w:p>
        </w:tc>
        <w:tc>
          <w:tcPr>
            <w:tcW w:w="0" w:type="auto"/>
          </w:tcPr>
          <w:p w14:paraId="4937F8A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34AB12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C1P1</w:t>
            </w:r>
          </w:p>
        </w:tc>
        <w:tc>
          <w:tcPr>
            <w:tcW w:w="0" w:type="auto"/>
          </w:tcPr>
          <w:p w14:paraId="637BE00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ST M1-1 (H4=1), DCK (H4=1), GPR110 (H4=1)</w:t>
            </w:r>
          </w:p>
        </w:tc>
        <w:tc>
          <w:tcPr>
            <w:tcW w:w="1700" w:type="dxa"/>
          </w:tcPr>
          <w:p w14:paraId="224DDD0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0249e-16</w:t>
            </w:r>
          </w:p>
        </w:tc>
      </w:tr>
      <w:tr w:rsidR="0028171D" w:rsidRPr="0028171D" w14:paraId="184FFFB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59170FD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lastRenderedPageBreak/>
              <w:t>TG</w:t>
            </w:r>
          </w:p>
        </w:tc>
        <w:tc>
          <w:tcPr>
            <w:tcW w:w="0" w:type="auto"/>
          </w:tcPr>
          <w:p w14:paraId="64C7AAD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73548</w:t>
            </w:r>
          </w:p>
        </w:tc>
        <w:tc>
          <w:tcPr>
            <w:tcW w:w="0" w:type="auto"/>
          </w:tcPr>
          <w:p w14:paraId="5AF2882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255DE58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B</w:t>
            </w:r>
          </w:p>
        </w:tc>
        <w:tc>
          <w:tcPr>
            <w:tcW w:w="0" w:type="auto"/>
          </w:tcPr>
          <w:p w14:paraId="1E3C6AE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DF2L (H4=1), SC5A8 (H4=0.99), QORL1 (H4=0.99)</w:t>
            </w:r>
          </w:p>
        </w:tc>
        <w:tc>
          <w:tcPr>
            <w:tcW w:w="1700" w:type="dxa"/>
          </w:tcPr>
          <w:p w14:paraId="0EDEE6F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79237e-13</w:t>
            </w:r>
          </w:p>
        </w:tc>
      </w:tr>
      <w:tr w:rsidR="0028171D" w:rsidRPr="0028171D" w14:paraId="31B47B82"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11720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48508E5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970</w:t>
            </w:r>
          </w:p>
        </w:tc>
        <w:tc>
          <w:tcPr>
            <w:tcW w:w="0" w:type="auto"/>
          </w:tcPr>
          <w:p w14:paraId="5571C65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08D2176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AGLN</w:t>
            </w:r>
          </w:p>
        </w:tc>
        <w:tc>
          <w:tcPr>
            <w:tcW w:w="0" w:type="auto"/>
          </w:tcPr>
          <w:p w14:paraId="7ED8753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 A-V (H4=1), LRP1B (H4=0.99), Ig K chain V-I region HK102-like (H4=0.94)</w:t>
            </w:r>
          </w:p>
        </w:tc>
        <w:tc>
          <w:tcPr>
            <w:tcW w:w="1700" w:type="dxa"/>
          </w:tcPr>
          <w:p w14:paraId="51151AD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62591e-12</w:t>
            </w:r>
          </w:p>
        </w:tc>
      </w:tr>
      <w:tr w:rsidR="0028171D" w:rsidRPr="0028171D" w14:paraId="57524F8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3F3014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4C8576A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31477</w:t>
            </w:r>
          </w:p>
        </w:tc>
        <w:tc>
          <w:tcPr>
            <w:tcW w:w="0" w:type="auto"/>
          </w:tcPr>
          <w:p w14:paraId="3724FD5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2117E04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PP2</w:t>
            </w:r>
          </w:p>
        </w:tc>
        <w:tc>
          <w:tcPr>
            <w:tcW w:w="0" w:type="auto"/>
          </w:tcPr>
          <w:p w14:paraId="2C04C0D1" w14:textId="031AC9F3"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D65D96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02522e-11</w:t>
            </w:r>
          </w:p>
        </w:tc>
      </w:tr>
      <w:tr w:rsidR="0028171D" w:rsidRPr="0028171D" w14:paraId="7C4D7E4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C3068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53DF34C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68888</w:t>
            </w:r>
          </w:p>
        </w:tc>
        <w:tc>
          <w:tcPr>
            <w:tcW w:w="0" w:type="auto"/>
          </w:tcPr>
          <w:p w14:paraId="34F7884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735216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YP26A1</w:t>
            </w:r>
          </w:p>
        </w:tc>
        <w:tc>
          <w:tcPr>
            <w:tcW w:w="0" w:type="auto"/>
          </w:tcPr>
          <w:p w14:paraId="6C4E688B" w14:textId="35C23363"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170D825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65155e-11</w:t>
            </w:r>
          </w:p>
        </w:tc>
      </w:tr>
      <w:tr w:rsidR="0028171D" w:rsidRPr="0028171D" w14:paraId="6D2C92E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3F302C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5CBE45C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5057928</w:t>
            </w:r>
          </w:p>
        </w:tc>
        <w:tc>
          <w:tcPr>
            <w:tcW w:w="0" w:type="auto"/>
          </w:tcPr>
          <w:p w14:paraId="0A872FE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7F4526C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KLF14</w:t>
            </w:r>
          </w:p>
        </w:tc>
        <w:tc>
          <w:tcPr>
            <w:tcW w:w="0" w:type="auto"/>
          </w:tcPr>
          <w:p w14:paraId="1AEE72AC" w14:textId="763A3B13"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8B1EF0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77935e-11</w:t>
            </w:r>
          </w:p>
        </w:tc>
      </w:tr>
      <w:tr w:rsidR="0028171D" w:rsidRPr="0028171D" w14:paraId="152D18F6"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0C5ED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0F9F3D7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471251</w:t>
            </w:r>
          </w:p>
        </w:tc>
        <w:tc>
          <w:tcPr>
            <w:tcW w:w="0" w:type="auto"/>
          </w:tcPr>
          <w:p w14:paraId="6B06C70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7E0DBFC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FF1</w:t>
            </w:r>
          </w:p>
        </w:tc>
        <w:tc>
          <w:tcPr>
            <w:tcW w:w="0" w:type="auto"/>
          </w:tcPr>
          <w:p w14:paraId="70839267" w14:textId="32F93E24"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02947A8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10195e-11</w:t>
            </w:r>
          </w:p>
        </w:tc>
      </w:tr>
      <w:tr w:rsidR="0028171D" w:rsidRPr="0028171D" w14:paraId="1F5FF82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E23444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29FF170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982521</w:t>
            </w:r>
          </w:p>
        </w:tc>
        <w:tc>
          <w:tcPr>
            <w:tcW w:w="0" w:type="auto"/>
          </w:tcPr>
          <w:p w14:paraId="3A23736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7D1047E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2A2.3</w:t>
            </w:r>
          </w:p>
        </w:tc>
        <w:tc>
          <w:tcPr>
            <w:tcW w:w="0" w:type="auto"/>
          </w:tcPr>
          <w:p w14:paraId="74A28BC7" w14:textId="1ED1B6D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AD95A0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6277e-11</w:t>
            </w:r>
          </w:p>
        </w:tc>
      </w:tr>
      <w:tr w:rsidR="0028171D" w:rsidRPr="0028171D" w14:paraId="080F2F4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F53F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2A062C1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281721</w:t>
            </w:r>
          </w:p>
        </w:tc>
        <w:tc>
          <w:tcPr>
            <w:tcW w:w="0" w:type="auto"/>
          </w:tcPr>
          <w:p w14:paraId="49D628A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37E24E4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ALNT2</w:t>
            </w:r>
          </w:p>
        </w:tc>
        <w:tc>
          <w:tcPr>
            <w:tcW w:w="0" w:type="auto"/>
          </w:tcPr>
          <w:p w14:paraId="7FE2022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RP1 (H4=0.98), MP2K4 (H4=0.97), S100A13 (H4=0.88)</w:t>
            </w:r>
          </w:p>
        </w:tc>
        <w:tc>
          <w:tcPr>
            <w:tcW w:w="1700" w:type="dxa"/>
          </w:tcPr>
          <w:p w14:paraId="1C79CF3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85151e-10</w:t>
            </w:r>
          </w:p>
        </w:tc>
      </w:tr>
      <w:tr w:rsidR="0028171D" w:rsidRPr="0028171D" w14:paraId="5FBF8AEE"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9945B8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5B891DF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704727</w:t>
            </w:r>
          </w:p>
        </w:tc>
        <w:tc>
          <w:tcPr>
            <w:tcW w:w="0" w:type="auto"/>
          </w:tcPr>
          <w:p w14:paraId="3650771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47F54A5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IMD4</w:t>
            </w:r>
          </w:p>
        </w:tc>
        <w:tc>
          <w:tcPr>
            <w:tcW w:w="0" w:type="auto"/>
          </w:tcPr>
          <w:p w14:paraId="283243D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MEPA (H4=0.97)</w:t>
            </w:r>
          </w:p>
        </w:tc>
        <w:tc>
          <w:tcPr>
            <w:tcW w:w="1700" w:type="dxa"/>
          </w:tcPr>
          <w:p w14:paraId="2B61BDE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01138e-10</w:t>
            </w:r>
          </w:p>
        </w:tc>
      </w:tr>
      <w:tr w:rsidR="0028171D" w:rsidRPr="0028171D" w14:paraId="1C7DE35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41ACE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3C929E4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138157</w:t>
            </w:r>
          </w:p>
        </w:tc>
        <w:tc>
          <w:tcPr>
            <w:tcW w:w="0" w:type="auto"/>
          </w:tcPr>
          <w:p w14:paraId="5FCE5EB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B1434F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68138.1</w:t>
            </w:r>
          </w:p>
        </w:tc>
        <w:tc>
          <w:tcPr>
            <w:tcW w:w="0" w:type="auto"/>
          </w:tcPr>
          <w:p w14:paraId="21401709" w14:textId="6E5FD55B"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2C0760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54643e-10</w:t>
            </w:r>
          </w:p>
        </w:tc>
      </w:tr>
      <w:tr w:rsidR="0028171D" w:rsidRPr="0028171D" w14:paraId="104B9EE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48805F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1159511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056936</w:t>
            </w:r>
          </w:p>
        </w:tc>
        <w:tc>
          <w:tcPr>
            <w:tcW w:w="0" w:type="auto"/>
          </w:tcPr>
          <w:p w14:paraId="2A878A1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2CCA2FF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OX7, PINX1</w:t>
            </w:r>
          </w:p>
        </w:tc>
        <w:tc>
          <w:tcPr>
            <w:tcW w:w="0" w:type="auto"/>
          </w:tcPr>
          <w:p w14:paraId="639EB766" w14:textId="6D88E4F0"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AEEA56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00816e-09</w:t>
            </w:r>
          </w:p>
        </w:tc>
      </w:tr>
      <w:tr w:rsidR="0028171D" w:rsidRPr="0028171D" w14:paraId="173C0D3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1CF3B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31BF8D5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8058190</w:t>
            </w:r>
          </w:p>
        </w:tc>
        <w:tc>
          <w:tcPr>
            <w:tcW w:w="0" w:type="auto"/>
          </w:tcPr>
          <w:p w14:paraId="1C9E7A8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06D070A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RKAG3</w:t>
            </w:r>
          </w:p>
        </w:tc>
        <w:tc>
          <w:tcPr>
            <w:tcW w:w="0" w:type="auto"/>
          </w:tcPr>
          <w:p w14:paraId="057E930F" w14:textId="37C3C625"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63DC588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9647e-09</w:t>
            </w:r>
          </w:p>
        </w:tc>
      </w:tr>
      <w:tr w:rsidR="0028171D" w:rsidRPr="0028171D" w14:paraId="58EC63E3"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5D4450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6B69316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410184</w:t>
            </w:r>
          </w:p>
        </w:tc>
        <w:tc>
          <w:tcPr>
            <w:tcW w:w="0" w:type="auto"/>
          </w:tcPr>
          <w:p w14:paraId="3D98184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EE72A2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DGKD</w:t>
            </w:r>
          </w:p>
        </w:tc>
        <w:tc>
          <w:tcPr>
            <w:tcW w:w="0" w:type="auto"/>
          </w:tcPr>
          <w:p w14:paraId="5548673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GL1 (H4=1)</w:t>
            </w:r>
          </w:p>
        </w:tc>
        <w:tc>
          <w:tcPr>
            <w:tcW w:w="1700" w:type="dxa"/>
          </w:tcPr>
          <w:p w14:paraId="55AC956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0</w:t>
            </w:r>
          </w:p>
        </w:tc>
      </w:tr>
      <w:tr w:rsidR="0028171D" w:rsidRPr="0028171D" w14:paraId="60EAD85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0E2A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25C38BF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663871</w:t>
            </w:r>
          </w:p>
        </w:tc>
        <w:tc>
          <w:tcPr>
            <w:tcW w:w="0" w:type="auto"/>
          </w:tcPr>
          <w:p w14:paraId="59DE3DA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3DF01A3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UGT1A8, UGT1A10, UGT1A9</w:t>
            </w:r>
          </w:p>
        </w:tc>
        <w:tc>
          <w:tcPr>
            <w:tcW w:w="0" w:type="auto"/>
          </w:tcPr>
          <w:p w14:paraId="3F2A950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GL1 (H4=1)</w:t>
            </w:r>
          </w:p>
        </w:tc>
        <w:tc>
          <w:tcPr>
            <w:tcW w:w="1700" w:type="dxa"/>
          </w:tcPr>
          <w:p w14:paraId="5FA53B8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0</w:t>
            </w:r>
          </w:p>
        </w:tc>
      </w:tr>
      <w:tr w:rsidR="0028171D" w:rsidRPr="0028171D" w14:paraId="4451694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C7AFB1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0500827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390675</w:t>
            </w:r>
          </w:p>
        </w:tc>
        <w:tc>
          <w:tcPr>
            <w:tcW w:w="0" w:type="auto"/>
          </w:tcPr>
          <w:p w14:paraId="7F9AF86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737B4E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SL3P1</w:t>
            </w:r>
          </w:p>
        </w:tc>
        <w:tc>
          <w:tcPr>
            <w:tcW w:w="0" w:type="auto"/>
          </w:tcPr>
          <w:p w14:paraId="2F249C2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GL1 (H4=1)</w:t>
            </w:r>
          </w:p>
        </w:tc>
        <w:tc>
          <w:tcPr>
            <w:tcW w:w="1700" w:type="dxa"/>
          </w:tcPr>
          <w:p w14:paraId="2A88271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8191e-53</w:t>
            </w:r>
          </w:p>
        </w:tc>
      </w:tr>
      <w:tr w:rsidR="0028171D" w:rsidRPr="0028171D" w14:paraId="33AE0B4E"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4108F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140281D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755193</w:t>
            </w:r>
          </w:p>
        </w:tc>
        <w:tc>
          <w:tcPr>
            <w:tcW w:w="0" w:type="auto"/>
          </w:tcPr>
          <w:p w14:paraId="3F3CDEB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1D3904C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ROH2A</w:t>
            </w:r>
          </w:p>
        </w:tc>
        <w:tc>
          <w:tcPr>
            <w:tcW w:w="0" w:type="auto"/>
          </w:tcPr>
          <w:p w14:paraId="2F77ED4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GL1 (H4=1)</w:t>
            </w:r>
          </w:p>
        </w:tc>
        <w:tc>
          <w:tcPr>
            <w:tcW w:w="1700" w:type="dxa"/>
          </w:tcPr>
          <w:p w14:paraId="26D77B9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64705e-26</w:t>
            </w:r>
          </w:p>
        </w:tc>
      </w:tr>
      <w:tr w:rsidR="0028171D" w:rsidRPr="0028171D" w14:paraId="3B616679"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6F47DF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5C90286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7981690</w:t>
            </w:r>
          </w:p>
        </w:tc>
        <w:tc>
          <w:tcPr>
            <w:tcW w:w="0" w:type="auto"/>
          </w:tcPr>
          <w:p w14:paraId="216B6E9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317F131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LCO1B1</w:t>
            </w:r>
          </w:p>
        </w:tc>
        <w:tc>
          <w:tcPr>
            <w:tcW w:w="0" w:type="auto"/>
          </w:tcPr>
          <w:p w14:paraId="730B3615" w14:textId="6C955620"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026CBB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93345e-24</w:t>
            </w:r>
          </w:p>
        </w:tc>
      </w:tr>
      <w:tr w:rsidR="0028171D" w:rsidRPr="0028171D" w14:paraId="1815500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A4FEA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2EC95C0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3359105</w:t>
            </w:r>
          </w:p>
        </w:tc>
        <w:tc>
          <w:tcPr>
            <w:tcW w:w="0" w:type="auto"/>
          </w:tcPr>
          <w:p w14:paraId="7DDD385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2AC71E6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TG16L1</w:t>
            </w:r>
          </w:p>
        </w:tc>
        <w:tc>
          <w:tcPr>
            <w:tcW w:w="0" w:type="auto"/>
          </w:tcPr>
          <w:p w14:paraId="33E5085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GL1 (H4=1)</w:t>
            </w:r>
          </w:p>
        </w:tc>
        <w:tc>
          <w:tcPr>
            <w:tcW w:w="1700" w:type="dxa"/>
          </w:tcPr>
          <w:p w14:paraId="747DC5A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90452e-12</w:t>
            </w:r>
          </w:p>
        </w:tc>
      </w:tr>
      <w:tr w:rsidR="0028171D" w:rsidRPr="0028171D" w14:paraId="07E1D90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4AC99E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6C98051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896995</w:t>
            </w:r>
          </w:p>
        </w:tc>
        <w:tc>
          <w:tcPr>
            <w:tcW w:w="0" w:type="auto"/>
          </w:tcPr>
          <w:p w14:paraId="1F07E74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D3F360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EEP3</w:t>
            </w:r>
          </w:p>
        </w:tc>
        <w:tc>
          <w:tcPr>
            <w:tcW w:w="0" w:type="auto"/>
          </w:tcPr>
          <w:p w14:paraId="4D0871B9" w14:textId="3815FDEA"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7FFB57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5048e-10</w:t>
            </w:r>
          </w:p>
        </w:tc>
      </w:tr>
      <w:tr w:rsidR="0028171D" w:rsidRPr="0028171D" w14:paraId="555B451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505F0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Urate</w:t>
            </w:r>
          </w:p>
        </w:tc>
        <w:tc>
          <w:tcPr>
            <w:tcW w:w="0" w:type="auto"/>
          </w:tcPr>
          <w:p w14:paraId="6C5A55D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4904971</w:t>
            </w:r>
          </w:p>
        </w:tc>
        <w:tc>
          <w:tcPr>
            <w:tcW w:w="0" w:type="auto"/>
          </w:tcPr>
          <w:p w14:paraId="609B682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44F86F2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G2</w:t>
            </w:r>
          </w:p>
        </w:tc>
        <w:tc>
          <w:tcPr>
            <w:tcW w:w="0" w:type="auto"/>
          </w:tcPr>
          <w:p w14:paraId="09CDC93F" w14:textId="3EBAD040"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6AE3CB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0097e-63</w:t>
            </w:r>
          </w:p>
        </w:tc>
      </w:tr>
      <w:tr w:rsidR="0028171D" w:rsidRPr="0028171D" w14:paraId="766DD7C0"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97667B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Urate</w:t>
            </w:r>
          </w:p>
        </w:tc>
        <w:tc>
          <w:tcPr>
            <w:tcW w:w="0" w:type="auto"/>
          </w:tcPr>
          <w:p w14:paraId="3E7486B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38555</w:t>
            </w:r>
          </w:p>
        </w:tc>
        <w:tc>
          <w:tcPr>
            <w:tcW w:w="0" w:type="auto"/>
          </w:tcPr>
          <w:p w14:paraId="17618BD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143DF9F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LC2A9</w:t>
            </w:r>
          </w:p>
        </w:tc>
        <w:tc>
          <w:tcPr>
            <w:tcW w:w="0" w:type="auto"/>
          </w:tcPr>
          <w:p w14:paraId="28AB4A2E" w14:textId="1FD403B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E498B3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34723e-44</w:t>
            </w:r>
          </w:p>
        </w:tc>
      </w:tr>
      <w:tr w:rsidR="0028171D" w:rsidRPr="0028171D" w14:paraId="1509B81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FAD1B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Urate</w:t>
            </w:r>
          </w:p>
        </w:tc>
        <w:tc>
          <w:tcPr>
            <w:tcW w:w="0" w:type="auto"/>
          </w:tcPr>
          <w:p w14:paraId="274D3C9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530622</w:t>
            </w:r>
          </w:p>
        </w:tc>
        <w:tc>
          <w:tcPr>
            <w:tcW w:w="0" w:type="auto"/>
          </w:tcPr>
          <w:p w14:paraId="591958B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C6D871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I13.1</w:t>
            </w:r>
          </w:p>
        </w:tc>
        <w:tc>
          <w:tcPr>
            <w:tcW w:w="0" w:type="auto"/>
          </w:tcPr>
          <w:p w14:paraId="50E3C3E3" w14:textId="239F3C81"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CDEA91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95418e-18</w:t>
            </w:r>
          </w:p>
        </w:tc>
      </w:tr>
      <w:tr w:rsidR="0028171D" w:rsidRPr="0028171D" w14:paraId="260C496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0E810F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Urate</w:t>
            </w:r>
          </w:p>
        </w:tc>
        <w:tc>
          <w:tcPr>
            <w:tcW w:w="0" w:type="auto"/>
          </w:tcPr>
          <w:p w14:paraId="51DEA51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60326</w:t>
            </w:r>
          </w:p>
        </w:tc>
        <w:tc>
          <w:tcPr>
            <w:tcW w:w="0" w:type="auto"/>
          </w:tcPr>
          <w:p w14:paraId="656F943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4967C7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CKR</w:t>
            </w:r>
          </w:p>
        </w:tc>
        <w:tc>
          <w:tcPr>
            <w:tcW w:w="0" w:type="auto"/>
          </w:tcPr>
          <w:p w14:paraId="1C31C3B0" w14:textId="2EE0DD1B"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3C2D045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77937e-15</w:t>
            </w:r>
          </w:p>
        </w:tc>
      </w:tr>
      <w:tr w:rsidR="0028171D" w:rsidRPr="0028171D" w14:paraId="6E7C3722"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69FA4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Urate</w:t>
            </w:r>
          </w:p>
        </w:tc>
        <w:tc>
          <w:tcPr>
            <w:tcW w:w="0" w:type="auto"/>
          </w:tcPr>
          <w:p w14:paraId="3CB305D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56339</w:t>
            </w:r>
          </w:p>
        </w:tc>
        <w:tc>
          <w:tcPr>
            <w:tcW w:w="0" w:type="auto"/>
          </w:tcPr>
          <w:p w14:paraId="3AF36AE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27593EC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LC17A3</w:t>
            </w:r>
          </w:p>
        </w:tc>
        <w:tc>
          <w:tcPr>
            <w:tcW w:w="0" w:type="auto"/>
          </w:tcPr>
          <w:p w14:paraId="25C9C20B" w14:textId="038F3026"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825D57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8716e-14</w:t>
            </w:r>
          </w:p>
        </w:tc>
      </w:tr>
      <w:tr w:rsidR="0028171D" w:rsidRPr="0028171D" w14:paraId="646681F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E5C16E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1DE85A7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832289</w:t>
            </w:r>
          </w:p>
        </w:tc>
        <w:tc>
          <w:tcPr>
            <w:tcW w:w="0" w:type="auto"/>
          </w:tcPr>
          <w:p w14:paraId="75E25A7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7B4A68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DE3B</w:t>
            </w:r>
          </w:p>
        </w:tc>
        <w:tc>
          <w:tcPr>
            <w:tcW w:w="0" w:type="auto"/>
          </w:tcPr>
          <w:p w14:paraId="3864434F" w14:textId="2736E564"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976FA1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0</w:t>
            </w:r>
          </w:p>
        </w:tc>
      </w:tr>
      <w:tr w:rsidR="0028171D" w:rsidRPr="0028171D" w14:paraId="075D048F"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944FD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13C8FCE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723621</w:t>
            </w:r>
          </w:p>
        </w:tc>
        <w:tc>
          <w:tcPr>
            <w:tcW w:w="0" w:type="auto"/>
          </w:tcPr>
          <w:p w14:paraId="2099CF3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47AECFB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C</w:t>
            </w:r>
          </w:p>
        </w:tc>
        <w:tc>
          <w:tcPr>
            <w:tcW w:w="0" w:type="auto"/>
          </w:tcPr>
          <w:p w14:paraId="1863607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JAG1 (H4=0.87)</w:t>
            </w:r>
          </w:p>
        </w:tc>
        <w:tc>
          <w:tcPr>
            <w:tcW w:w="1700" w:type="dxa"/>
          </w:tcPr>
          <w:p w14:paraId="3777BB6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6763e-224</w:t>
            </w:r>
          </w:p>
        </w:tc>
      </w:tr>
      <w:tr w:rsidR="0028171D" w:rsidRPr="0028171D" w14:paraId="224AB45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684A6E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7A030A2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8022510</w:t>
            </w:r>
          </w:p>
        </w:tc>
        <w:tc>
          <w:tcPr>
            <w:tcW w:w="0" w:type="auto"/>
          </w:tcPr>
          <w:p w14:paraId="61A8B8F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20CD4E2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EC23A</w:t>
            </w:r>
          </w:p>
        </w:tc>
        <w:tc>
          <w:tcPr>
            <w:tcW w:w="0" w:type="auto"/>
          </w:tcPr>
          <w:p w14:paraId="7F3AEC6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RAPPC6B (H4=0.87)</w:t>
            </w:r>
          </w:p>
        </w:tc>
        <w:tc>
          <w:tcPr>
            <w:tcW w:w="1700" w:type="dxa"/>
          </w:tcPr>
          <w:p w14:paraId="128C0FE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24939e-48</w:t>
            </w:r>
          </w:p>
        </w:tc>
      </w:tr>
      <w:tr w:rsidR="0028171D" w:rsidRPr="0028171D" w14:paraId="5D12E72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F6040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4705CC9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2632970</w:t>
            </w:r>
          </w:p>
        </w:tc>
        <w:tc>
          <w:tcPr>
            <w:tcW w:w="0" w:type="auto"/>
          </w:tcPr>
          <w:p w14:paraId="4485EE2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10F3F3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PON1</w:t>
            </w:r>
          </w:p>
        </w:tc>
        <w:tc>
          <w:tcPr>
            <w:tcW w:w="0" w:type="auto"/>
          </w:tcPr>
          <w:p w14:paraId="20F80488" w14:textId="000B010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65D2A50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2729e-47</w:t>
            </w:r>
          </w:p>
        </w:tc>
      </w:tr>
      <w:tr w:rsidR="0028171D" w:rsidRPr="0028171D" w14:paraId="3484C232"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93A673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1096444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96360</w:t>
            </w:r>
          </w:p>
        </w:tc>
        <w:tc>
          <w:tcPr>
            <w:tcW w:w="0" w:type="auto"/>
          </w:tcPr>
          <w:p w14:paraId="6FC54FF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7F98EB0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ULT2A1</w:t>
            </w:r>
          </w:p>
        </w:tc>
        <w:tc>
          <w:tcPr>
            <w:tcW w:w="0" w:type="auto"/>
          </w:tcPr>
          <w:p w14:paraId="287E408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ULT 2A1 (H4=1), RA51D (H4=0.99)</w:t>
            </w:r>
          </w:p>
        </w:tc>
        <w:tc>
          <w:tcPr>
            <w:tcW w:w="1700" w:type="dxa"/>
          </w:tcPr>
          <w:p w14:paraId="0E7EE0D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66633e-37</w:t>
            </w:r>
          </w:p>
        </w:tc>
      </w:tr>
      <w:tr w:rsidR="0028171D" w:rsidRPr="0028171D" w14:paraId="4CDDB4D8"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1AB81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7014AEC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32934</w:t>
            </w:r>
          </w:p>
        </w:tc>
        <w:tc>
          <w:tcPr>
            <w:tcW w:w="0" w:type="auto"/>
          </w:tcPr>
          <w:p w14:paraId="64820E7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C72B78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ADSYN1</w:t>
            </w:r>
          </w:p>
        </w:tc>
        <w:tc>
          <w:tcPr>
            <w:tcW w:w="0" w:type="auto"/>
          </w:tcPr>
          <w:p w14:paraId="07F7F2B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660L16.2 (H4=0.96), NADSYN1 (H4=0.95)</w:t>
            </w:r>
          </w:p>
        </w:tc>
        <w:tc>
          <w:tcPr>
            <w:tcW w:w="1700" w:type="dxa"/>
          </w:tcPr>
          <w:p w14:paraId="4E27185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0555e-25</w:t>
            </w:r>
          </w:p>
        </w:tc>
      </w:tr>
      <w:tr w:rsidR="0028171D" w:rsidRPr="0028171D" w14:paraId="6BD818B0"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06FAA3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06E2FC5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471855</w:t>
            </w:r>
          </w:p>
        </w:tc>
        <w:tc>
          <w:tcPr>
            <w:tcW w:w="0" w:type="auto"/>
          </w:tcPr>
          <w:p w14:paraId="4CF6899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290846D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PON1</w:t>
            </w:r>
          </w:p>
        </w:tc>
        <w:tc>
          <w:tcPr>
            <w:tcW w:w="0" w:type="auto"/>
          </w:tcPr>
          <w:p w14:paraId="3D932ED4" w14:textId="413318E6"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2784AB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8109e-20</w:t>
            </w:r>
          </w:p>
        </w:tc>
      </w:tr>
      <w:tr w:rsidR="0028171D" w:rsidRPr="0028171D" w14:paraId="05224B9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38049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6C14B0A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685829</w:t>
            </w:r>
          </w:p>
        </w:tc>
        <w:tc>
          <w:tcPr>
            <w:tcW w:w="0" w:type="auto"/>
          </w:tcPr>
          <w:p w14:paraId="70C9DF6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B8CE35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ER1</w:t>
            </w:r>
          </w:p>
        </w:tc>
        <w:tc>
          <w:tcPr>
            <w:tcW w:w="0" w:type="auto"/>
          </w:tcPr>
          <w:p w14:paraId="36F94D01" w14:textId="604F019A"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150BEA2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75119e-13</w:t>
            </w:r>
          </w:p>
        </w:tc>
      </w:tr>
      <w:tr w:rsidR="0028171D" w:rsidRPr="0028171D" w14:paraId="12F9F0C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FB976A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590AC0D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70895</w:t>
            </w:r>
          </w:p>
        </w:tc>
        <w:tc>
          <w:tcPr>
            <w:tcW w:w="0" w:type="auto"/>
          </w:tcPr>
          <w:p w14:paraId="0C9594F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18151F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DH1A2, LIPC</w:t>
            </w:r>
          </w:p>
        </w:tc>
        <w:tc>
          <w:tcPr>
            <w:tcW w:w="0" w:type="auto"/>
          </w:tcPr>
          <w:p w14:paraId="3931BF47" w14:textId="51FD5473"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483E52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76289e-12</w:t>
            </w:r>
          </w:p>
        </w:tc>
      </w:tr>
    </w:tbl>
    <w:p w14:paraId="0D97B689" w14:textId="69EC158A" w:rsidR="00016FD3" w:rsidRPr="001175D4" w:rsidRDefault="00E81EA3">
      <w:pPr>
        <w:rPr>
          <w:lang w:val="en-US"/>
        </w:rPr>
      </w:pPr>
      <w:r>
        <w:rPr>
          <w:lang w:val="en-US"/>
        </w:rPr>
        <w:t xml:space="preserve">H4, probability of shared causal variant between </w:t>
      </w:r>
      <w:proofErr w:type="spellStart"/>
      <w:r>
        <w:rPr>
          <w:lang w:val="en-US"/>
        </w:rPr>
        <w:t>vQTL</w:t>
      </w:r>
      <w:proofErr w:type="spellEnd"/>
      <w:r>
        <w:rPr>
          <w:lang w:val="en-US"/>
        </w:rPr>
        <w:t xml:space="preserve"> and </w:t>
      </w:r>
      <w:proofErr w:type="spellStart"/>
      <w:r>
        <w:rPr>
          <w:lang w:val="en-US"/>
        </w:rPr>
        <w:t>eQTL</w:t>
      </w:r>
      <w:proofErr w:type="spellEnd"/>
      <w:r>
        <w:rPr>
          <w:lang w:val="en-US"/>
        </w:rPr>
        <w:t xml:space="preserve"> or </w:t>
      </w:r>
      <w:proofErr w:type="spellStart"/>
      <w:r>
        <w:rPr>
          <w:lang w:val="en-US"/>
        </w:rPr>
        <w:t>pQTL</w:t>
      </w:r>
      <w:proofErr w:type="spellEnd"/>
      <w:r w:rsidR="00202782">
        <w:rPr>
          <w:lang w:val="en-US"/>
        </w:rPr>
        <w:t xml:space="preserve"> in blood.</w:t>
      </w:r>
      <w:r w:rsidR="00470781">
        <w:rPr>
          <w:lang w:val="en-US"/>
        </w:rPr>
        <w:t xml:space="preserve"> P, Breusch-Pagan test adjusted for age, </w:t>
      </w:r>
      <w:r w:rsidR="00D8732D">
        <w:rPr>
          <w:lang w:val="en-US"/>
        </w:rPr>
        <w:t>sex,</w:t>
      </w:r>
      <w:r w:rsidR="00470781">
        <w:rPr>
          <w:lang w:val="en-US"/>
        </w:rPr>
        <w:t xml:space="preserve"> and top ten genetic principal components</w:t>
      </w:r>
      <w:r w:rsidR="00C76EBC">
        <w:rPr>
          <w:lang w:val="en-US"/>
        </w:rPr>
        <w:t xml:space="preserve">. No </w:t>
      </w:r>
      <w:proofErr w:type="spellStart"/>
      <w:r w:rsidR="00C76EBC">
        <w:rPr>
          <w:lang w:val="en-US"/>
        </w:rPr>
        <w:t>vQTLs</w:t>
      </w:r>
      <w:proofErr w:type="spellEnd"/>
      <w:r w:rsidR="00C76EBC">
        <w:rPr>
          <w:lang w:val="en-US"/>
        </w:rPr>
        <w:t xml:space="preserve"> were detected for: AST, calcium, </w:t>
      </w:r>
      <w:proofErr w:type="spellStart"/>
      <w:r w:rsidR="00C76EBC">
        <w:rPr>
          <w:lang w:val="en-US"/>
        </w:rPr>
        <w:t>oestradiol</w:t>
      </w:r>
      <w:proofErr w:type="spellEnd"/>
      <w:r w:rsidR="00C76EBC">
        <w:rPr>
          <w:lang w:val="en-US"/>
        </w:rPr>
        <w:t>, rheumatoid factor, testosterone, total protein, and urea.</w:t>
      </w:r>
      <w:r w:rsidR="00D8732D">
        <w:rPr>
          <w:lang w:val="en-US"/>
        </w:rPr>
        <w:t xml:space="preserve"> </w:t>
      </w:r>
      <w:r w:rsidR="00155455">
        <w:rPr>
          <w:lang w:val="en-US"/>
        </w:rPr>
        <w:t xml:space="preserve">ALB, albumin. ALP, alkaline phosphatase. ALT, alanine aminotransferase. AST, aspartate aminotransferase. </w:t>
      </w:r>
      <w:proofErr w:type="spellStart"/>
      <w:r w:rsidR="00155455">
        <w:rPr>
          <w:lang w:val="en-US"/>
        </w:rPr>
        <w:t>ApoA</w:t>
      </w:r>
      <w:proofErr w:type="spellEnd"/>
      <w:r w:rsidR="00155455">
        <w:rPr>
          <w:lang w:val="en-US"/>
        </w:rPr>
        <w:t xml:space="preserve">, Apolipoprotein A. </w:t>
      </w:r>
      <w:proofErr w:type="spellStart"/>
      <w:r w:rsidR="00155455">
        <w:rPr>
          <w:lang w:val="en-US"/>
        </w:rPr>
        <w:t>ApoB</w:t>
      </w:r>
      <w:proofErr w:type="spellEnd"/>
      <w:r w:rsidR="00155455">
        <w:rPr>
          <w:lang w:val="en-US"/>
        </w:rPr>
        <w:t xml:space="preserve">, apolipoprotein B. CRP, c-reactive protein. Direct BR, direct bilirubin. GGT, </w:t>
      </w:r>
      <w:r w:rsidR="00155455" w:rsidRPr="009B0E9E">
        <w:rPr>
          <w:lang w:val="en-US"/>
        </w:rPr>
        <w:t xml:space="preserve">Gamma </w:t>
      </w:r>
      <w:proofErr w:type="spellStart"/>
      <w:r w:rsidR="00155455" w:rsidRPr="009B0E9E">
        <w:rPr>
          <w:lang w:val="en-US"/>
        </w:rPr>
        <w:t>glutamyltransferase</w:t>
      </w:r>
      <w:proofErr w:type="spellEnd"/>
      <w:r w:rsidR="00155455">
        <w:rPr>
          <w:lang w:val="en-US"/>
        </w:rPr>
        <w:t>. HDL, high-</w:t>
      </w:r>
      <w:r w:rsidR="00155455">
        <w:rPr>
          <w:lang w:val="en-US"/>
        </w:rPr>
        <w:lastRenderedPageBreak/>
        <w:t xml:space="preserve">density lipoprotein. HbA1C, glycated </w:t>
      </w:r>
      <w:proofErr w:type="spellStart"/>
      <w:r w:rsidR="00155455">
        <w:rPr>
          <w:lang w:val="en-US"/>
        </w:rPr>
        <w:t>haemoglobin</w:t>
      </w:r>
      <w:proofErr w:type="spellEnd"/>
      <w:r w:rsidR="00155455">
        <w:rPr>
          <w:lang w:val="en-US"/>
        </w:rPr>
        <w:t xml:space="preserve">. IGF-1, insulin growth factor. LDL, low-density lipoprotein. </w:t>
      </w:r>
      <w:proofErr w:type="spellStart"/>
      <w:r w:rsidR="00155455">
        <w:rPr>
          <w:lang w:val="en-US"/>
        </w:rPr>
        <w:t>LipoA</w:t>
      </w:r>
      <w:proofErr w:type="spellEnd"/>
      <w:r w:rsidR="00155455">
        <w:rPr>
          <w:lang w:val="en-US"/>
        </w:rPr>
        <w:t xml:space="preserve">, </w:t>
      </w:r>
      <w:proofErr w:type="spellStart"/>
      <w:r w:rsidR="00155455">
        <w:rPr>
          <w:lang w:val="en-US"/>
        </w:rPr>
        <w:t>liprotein</w:t>
      </w:r>
      <w:proofErr w:type="spellEnd"/>
      <w:r w:rsidR="00155455">
        <w:rPr>
          <w:lang w:val="en-US"/>
        </w:rPr>
        <w:t xml:space="preserve"> A. RF, rheumatic factor. SHBG, sex-hormone binding globulin. TC, total cholesterol. TG, triglycerides. Total BR, total bilirubin. </w:t>
      </w:r>
      <w:commentRangeStart w:id="20"/>
      <w:r w:rsidR="00D8732D" w:rsidRPr="00F54664">
        <w:rPr>
          <w:lang w:val="en-US"/>
        </w:rPr>
        <w:t>Full summary statistics are available fr</w:t>
      </w:r>
      <w:r w:rsidR="00F54664" w:rsidRPr="00F54664">
        <w:rPr>
          <w:lang w:val="en-US"/>
        </w:rPr>
        <w:t xml:space="preserve">om </w:t>
      </w:r>
      <w:proofErr w:type="spellStart"/>
      <w:r w:rsidR="00F54664" w:rsidRPr="00F54664">
        <w:rPr>
          <w:lang w:val="en-US"/>
        </w:rPr>
        <w:t>OpenGWAS</w:t>
      </w:r>
      <w:proofErr w:type="spellEnd"/>
      <w:r w:rsidR="00F54664" w:rsidRPr="00F54664">
        <w:rPr>
          <w:lang w:val="en-US"/>
        </w:rPr>
        <w:t xml:space="preserve"> (https://gwas.mrcieu.ac.uk/)</w:t>
      </w:r>
      <w:r w:rsidR="00F54664">
        <w:rPr>
          <w:lang w:val="en-US"/>
        </w:rPr>
        <w:t>.</w:t>
      </w:r>
      <w:commentRangeEnd w:id="20"/>
      <w:r w:rsidR="00F54664">
        <w:rPr>
          <w:rStyle w:val="CommentReference"/>
        </w:rPr>
        <w:commentReference w:id="20"/>
      </w:r>
    </w:p>
    <w:sectPr w:rsidR="00016FD3" w:rsidRPr="001175D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tt Lyon" w:date="2021-07-07T15:46:00Z" w:initials="ML">
    <w:p w14:paraId="0F266F86" w14:textId="7B05F7FD" w:rsidR="009D698A" w:rsidRDefault="009D698A">
      <w:pPr>
        <w:pStyle w:val="CommentText"/>
      </w:pPr>
      <w:r>
        <w:rPr>
          <w:rStyle w:val="CommentReference"/>
        </w:rPr>
        <w:annotationRef/>
      </w:r>
      <w:r>
        <w:t>Describe the colocalization results</w:t>
      </w:r>
    </w:p>
  </w:comment>
  <w:comment w:id="1" w:author="Matt Lyon" w:date="2021-06-24T12:22:00Z" w:initials="ML">
    <w:p w14:paraId="5AF6AF46" w14:textId="437BB6D9" w:rsidR="00364898" w:rsidRDefault="00364898">
      <w:pPr>
        <w:pStyle w:val="CommentText"/>
      </w:pPr>
      <w:r>
        <w:rPr>
          <w:rStyle w:val="CommentReference"/>
        </w:rPr>
        <w:annotationRef/>
      </w:r>
      <w:r w:rsidR="00983461">
        <w:rPr>
          <w:rStyle w:val="CommentReference"/>
        </w:rPr>
        <w:t>T</w:t>
      </w:r>
      <w:r>
        <w:t>o make public</w:t>
      </w:r>
    </w:p>
  </w:comment>
  <w:comment w:id="2" w:author="Matt Lyon" w:date="2021-06-21T10:37:00Z" w:initials="ML">
    <w:p w14:paraId="75CAE173" w14:textId="77777777" w:rsidR="005B4D4D" w:rsidRDefault="005B4D4D" w:rsidP="005B4D4D">
      <w:pPr>
        <w:pStyle w:val="CommentText"/>
      </w:pPr>
      <w:r>
        <w:rPr>
          <w:rStyle w:val="CommentReference"/>
        </w:rPr>
        <w:annotationRef/>
      </w:r>
      <w:r>
        <w:t>Add mixed normal</w:t>
      </w:r>
    </w:p>
  </w:comment>
  <w:comment w:id="3" w:author="Matt Lyon" w:date="2021-06-21T10:45:00Z" w:initials="ML">
    <w:p w14:paraId="0337FA68" w14:textId="77777777" w:rsidR="005B4D4D" w:rsidRDefault="005B4D4D" w:rsidP="005B4D4D">
      <w:pPr>
        <w:pStyle w:val="CommentText"/>
      </w:pPr>
      <w:r>
        <w:rPr>
          <w:rStyle w:val="CommentReference"/>
        </w:rPr>
        <w:annotationRef/>
      </w:r>
      <w:r>
        <w:t>Increase number of sims</w:t>
      </w:r>
    </w:p>
  </w:comment>
  <w:comment w:id="4" w:author="Matt Lyon" w:date="2021-07-08T15:15:00Z" w:initials="ML">
    <w:p w14:paraId="021488A2" w14:textId="25E202AF" w:rsidR="00267346" w:rsidRDefault="00267346">
      <w:pPr>
        <w:pStyle w:val="CommentText"/>
      </w:pPr>
      <w:r>
        <w:rPr>
          <w:rStyle w:val="CommentReference"/>
        </w:rPr>
        <w:annotationRef/>
      </w:r>
      <w:r>
        <w:t>Add method of moments</w:t>
      </w:r>
    </w:p>
  </w:comment>
  <w:comment w:id="5" w:author="Matt Lyon" w:date="2021-06-29T09:51:00Z" w:initials="ML">
    <w:p w14:paraId="17DEAB2A" w14:textId="77777777" w:rsidR="00566DFF" w:rsidRDefault="00566DFF" w:rsidP="00566DFF">
      <w:pPr>
        <w:pStyle w:val="CommentText"/>
      </w:pPr>
      <w:r>
        <w:rPr>
          <w:rStyle w:val="CommentReference"/>
        </w:rPr>
        <w:annotationRef/>
      </w:r>
      <w:r>
        <w:rPr>
          <w:rStyle w:val="CommentReference"/>
        </w:rPr>
        <w:t>Validate top hits with mom</w:t>
      </w:r>
    </w:p>
  </w:comment>
  <w:comment w:id="6" w:author="Matt Lyon" w:date="2021-06-29T09:52:00Z" w:initials="ML">
    <w:p w14:paraId="54593BC7" w14:textId="77777777" w:rsidR="00566DFF" w:rsidRDefault="00566DFF" w:rsidP="00566DFF">
      <w:pPr>
        <w:pStyle w:val="CommentText"/>
      </w:pPr>
      <w:r>
        <w:rPr>
          <w:rStyle w:val="CommentReference"/>
        </w:rPr>
        <w:annotationRef/>
      </w:r>
      <w:r>
        <w:t xml:space="preserve">Implement Mom in </w:t>
      </w:r>
      <w:proofErr w:type="spellStart"/>
      <w:r>
        <w:t>c++</w:t>
      </w:r>
      <w:proofErr w:type="spellEnd"/>
      <w:r>
        <w:t>?</w:t>
      </w:r>
    </w:p>
  </w:comment>
  <w:comment w:id="7" w:author="Matt Lyon" w:date="2021-07-07T15:39:00Z" w:initials="ML">
    <w:p w14:paraId="7E57331B" w14:textId="77777777" w:rsidR="00566DFF" w:rsidRDefault="00566DFF" w:rsidP="00566DFF">
      <w:pPr>
        <w:pStyle w:val="CommentText"/>
      </w:pPr>
      <w:r>
        <w:rPr>
          <w:rStyle w:val="CommentReference"/>
        </w:rPr>
        <w:annotationRef/>
      </w:r>
      <w:r>
        <w:t xml:space="preserve">Include number of independent </w:t>
      </w:r>
      <w:proofErr w:type="spellStart"/>
      <w:r>
        <w:t>vQTLs</w:t>
      </w:r>
      <w:proofErr w:type="spellEnd"/>
      <w:r>
        <w:t xml:space="preserve"> in plot</w:t>
      </w:r>
    </w:p>
  </w:comment>
  <w:comment w:id="8" w:author="Matt Lyon" w:date="2021-07-08T16:40:00Z" w:initials="ML">
    <w:p w14:paraId="11863C7B" w14:textId="0AF7D0F6" w:rsidR="003A5B30" w:rsidRDefault="003A5B30">
      <w:pPr>
        <w:pStyle w:val="CommentText"/>
      </w:pPr>
      <w:r>
        <w:rPr>
          <w:rStyle w:val="CommentReference"/>
        </w:rPr>
        <w:annotationRef/>
      </w:r>
      <w:r>
        <w:t>Validate top hits with change in scale</w:t>
      </w:r>
    </w:p>
  </w:comment>
  <w:comment w:id="11" w:author="Matt Lyon" w:date="2021-07-08T15:16:00Z" w:initials="ML">
    <w:p w14:paraId="375BF279" w14:textId="75E87083" w:rsidR="004D0D9B" w:rsidRDefault="004D0D9B">
      <w:pPr>
        <w:pStyle w:val="CommentText"/>
      </w:pPr>
      <w:r>
        <w:rPr>
          <w:rStyle w:val="CommentReference"/>
        </w:rPr>
        <w:annotationRef/>
      </w:r>
      <w:r>
        <w:t>Repeat with robust SE</w:t>
      </w:r>
    </w:p>
  </w:comment>
  <w:comment w:id="12" w:author="Matt Lyon" w:date="2021-07-08T15:17:00Z" w:initials="ML">
    <w:p w14:paraId="42FDE6A4" w14:textId="03A27B67" w:rsidR="00A439E8" w:rsidRDefault="00A439E8">
      <w:pPr>
        <w:pStyle w:val="CommentText"/>
      </w:pPr>
      <w:r>
        <w:rPr>
          <w:rStyle w:val="CommentReference"/>
        </w:rPr>
        <w:annotationRef/>
      </w:r>
      <w:r>
        <w:t>Create multiplot with interaction term in variance model to show variance effect is diminished</w:t>
      </w:r>
    </w:p>
  </w:comment>
  <w:comment w:id="13" w:author="Matt Lyon" w:date="2021-07-08T15:20:00Z" w:initials="ML">
    <w:p w14:paraId="555D3EF2" w14:textId="66450988" w:rsidR="00B34010" w:rsidRDefault="00B34010">
      <w:pPr>
        <w:pStyle w:val="CommentText"/>
      </w:pPr>
      <w:r>
        <w:rPr>
          <w:rStyle w:val="CommentReference"/>
        </w:rPr>
        <w:annotationRef/>
      </w:r>
      <w:r>
        <w:rPr>
          <w:rStyle w:val="CommentReference"/>
        </w:rPr>
        <w:t>Check effects are no multiplicative scale</w:t>
      </w:r>
    </w:p>
  </w:comment>
  <w:comment w:id="14" w:author="Matt Lyon" w:date="2021-06-28T19:36:00Z" w:initials="ML">
    <w:p w14:paraId="1D66D656" w14:textId="77777777" w:rsidR="001E1663" w:rsidRDefault="001E1663" w:rsidP="001E1663">
      <w:pPr>
        <w:pStyle w:val="CommentText"/>
      </w:pPr>
      <w:r>
        <w:rPr>
          <w:rStyle w:val="CommentReference"/>
        </w:rPr>
        <w:annotationRef/>
      </w:r>
      <w:r>
        <w:rPr>
          <w:rStyle w:val="CommentReference"/>
        </w:rPr>
        <w:annotationRef/>
      </w:r>
      <w:r>
        <w:t>Include additional modifiers?</w:t>
      </w:r>
    </w:p>
    <w:p w14:paraId="0F7660CE" w14:textId="0D39649B" w:rsidR="001E1663" w:rsidRDefault="001E1663">
      <w:pPr>
        <w:pStyle w:val="CommentText"/>
      </w:pPr>
    </w:p>
  </w:comment>
  <w:comment w:id="15" w:author="Matt Lyon" w:date="2021-07-06T09:36:00Z" w:initials="ML">
    <w:p w14:paraId="79C19258" w14:textId="505D973D" w:rsidR="00973B1C" w:rsidRDefault="00973B1C">
      <w:pPr>
        <w:pStyle w:val="CommentText"/>
      </w:pPr>
      <w:r>
        <w:rPr>
          <w:rStyle w:val="CommentReference"/>
        </w:rPr>
        <w:annotationRef/>
      </w:r>
      <w:r>
        <w:t>Add WF?</w:t>
      </w:r>
    </w:p>
  </w:comment>
  <w:comment w:id="16" w:author="Matt Lyon" w:date="2021-07-08T15:16:00Z" w:initials="ML">
    <w:p w14:paraId="4455B8D7" w14:textId="04A34630" w:rsidR="004D1856" w:rsidRDefault="004D1856">
      <w:pPr>
        <w:pStyle w:val="CommentText"/>
      </w:pPr>
      <w:r>
        <w:rPr>
          <w:rStyle w:val="CommentReference"/>
        </w:rPr>
        <w:annotationRef/>
      </w:r>
      <w:r>
        <w:t>Repeat with robust SE</w:t>
      </w:r>
    </w:p>
  </w:comment>
  <w:comment w:id="17" w:author="Matt Lyon" w:date="2021-07-08T15:19:00Z" w:initials="ML">
    <w:p w14:paraId="59369AD2" w14:textId="79F2DF99" w:rsidR="004D1748" w:rsidRDefault="004D1748">
      <w:pPr>
        <w:pStyle w:val="CommentText"/>
      </w:pPr>
      <w:r>
        <w:rPr>
          <w:rStyle w:val="CommentReference"/>
        </w:rPr>
        <w:annotationRef/>
      </w:r>
      <w:r>
        <w:rPr>
          <w:rStyle w:val="CommentReference"/>
        </w:rPr>
        <w:t>Check effects are no multiplicative scale</w:t>
      </w:r>
    </w:p>
  </w:comment>
  <w:comment w:id="18" w:author="Matt Lyon" w:date="2021-07-07T14:47:00Z" w:initials="ML">
    <w:p w14:paraId="18FCF822" w14:textId="63F39EFF" w:rsidR="0069019A" w:rsidRDefault="0069019A">
      <w:pPr>
        <w:pStyle w:val="CommentText"/>
      </w:pPr>
      <w:r>
        <w:rPr>
          <w:rStyle w:val="CommentReference"/>
        </w:rPr>
        <w:annotationRef/>
      </w:r>
      <w:r>
        <w:t>Use method of moments model</w:t>
      </w:r>
    </w:p>
  </w:comment>
  <w:comment w:id="19" w:author="Matt Lyon" w:date="2021-06-29T10:10:00Z" w:initials="ML">
    <w:p w14:paraId="4C36B7B9" w14:textId="71025082" w:rsidR="00EB52EB" w:rsidRDefault="00EB52EB">
      <w:pPr>
        <w:pStyle w:val="CommentText"/>
      </w:pPr>
      <w:r>
        <w:rPr>
          <w:rStyle w:val="CommentReference"/>
        </w:rPr>
        <w:annotationRef/>
      </w:r>
      <w:r>
        <w:t>Add non-lipid examples</w:t>
      </w:r>
    </w:p>
  </w:comment>
  <w:comment w:id="20" w:author="Matt Lyon" w:date="2021-06-28T13:40:00Z" w:initials="ML">
    <w:p w14:paraId="704E0544" w14:textId="3B420FD1" w:rsidR="00F54664" w:rsidRDefault="00F54664">
      <w:pPr>
        <w:pStyle w:val="CommentText"/>
      </w:pPr>
      <w:r>
        <w:rPr>
          <w:rStyle w:val="CommentReference"/>
        </w:rPr>
        <w:annotationRef/>
      </w:r>
      <w:r>
        <w:t>To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266F86" w15:done="0"/>
  <w15:commentEx w15:paraId="5AF6AF46" w15:done="0"/>
  <w15:commentEx w15:paraId="75CAE173" w15:done="0"/>
  <w15:commentEx w15:paraId="0337FA68" w15:done="0"/>
  <w15:commentEx w15:paraId="021488A2" w15:done="0"/>
  <w15:commentEx w15:paraId="17DEAB2A" w15:done="0"/>
  <w15:commentEx w15:paraId="54593BC7" w15:done="0"/>
  <w15:commentEx w15:paraId="7E57331B" w15:done="0"/>
  <w15:commentEx w15:paraId="11863C7B" w15:done="0"/>
  <w15:commentEx w15:paraId="375BF279" w15:done="0"/>
  <w15:commentEx w15:paraId="42FDE6A4" w15:done="0"/>
  <w15:commentEx w15:paraId="555D3EF2" w15:done="0"/>
  <w15:commentEx w15:paraId="0F7660CE" w15:done="0"/>
  <w15:commentEx w15:paraId="79C19258" w15:done="0"/>
  <w15:commentEx w15:paraId="4455B8D7" w15:done="0"/>
  <w15:commentEx w15:paraId="59369AD2" w15:done="0"/>
  <w15:commentEx w15:paraId="18FCF822" w15:done="0"/>
  <w15:commentEx w15:paraId="4C36B7B9" w15:done="0"/>
  <w15:commentEx w15:paraId="704E05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04ADC" w16cex:dateUtc="2021-07-07T14:46:00Z"/>
  <w16cex:commentExtensible w16cex:durableId="247EF774" w16cex:dateUtc="2021-06-24T11:22:00Z"/>
  <w16cex:commentExtensible w16cex:durableId="247AEA59" w16cex:dateUtc="2021-06-21T09:37:00Z"/>
  <w16cex:commentExtensible w16cex:durableId="247AEC3E" w16cex:dateUtc="2021-06-21T09:45:00Z"/>
  <w16cex:commentExtensible w16cex:durableId="2491952F" w16cex:dateUtc="2021-07-08T14:15:00Z"/>
  <w16cex:commentExtensible w16cex:durableId="24856B8F" w16cex:dateUtc="2021-06-29T08:51:00Z"/>
  <w16cex:commentExtensible w16cex:durableId="24856BDA" w16cex:dateUtc="2021-06-29T08:52:00Z"/>
  <w16cex:commentExtensible w16cex:durableId="24904914" w16cex:dateUtc="2021-07-07T14:39:00Z"/>
  <w16cex:commentExtensible w16cex:durableId="2491A904" w16cex:dateUtc="2021-07-08T15:40:00Z"/>
  <w16cex:commentExtensible w16cex:durableId="24919558" w16cex:dateUtc="2021-07-08T14:16:00Z"/>
  <w16cex:commentExtensible w16cex:durableId="2491958A" w16cex:dateUtc="2021-07-08T14:17:00Z"/>
  <w16cex:commentExtensible w16cex:durableId="24919635" w16cex:dateUtc="2021-07-08T14:20:00Z"/>
  <w16cex:commentExtensible w16cex:durableId="2484A32F" w16cex:dateUtc="2021-06-28T18:36:00Z"/>
  <w16cex:commentExtensible w16cex:durableId="248EA2A9" w16cex:dateUtc="2021-07-06T08:36:00Z"/>
  <w16cex:commentExtensible w16cex:durableId="2491954E" w16cex:dateUtc="2021-07-08T14:16:00Z"/>
  <w16cex:commentExtensible w16cex:durableId="2491961C" w16cex:dateUtc="2021-07-08T14:19:00Z"/>
  <w16cex:commentExtensible w16cex:durableId="24903CF2" w16cex:dateUtc="2021-07-07T13:47:00Z"/>
  <w16cex:commentExtensible w16cex:durableId="2485702C" w16cex:dateUtc="2021-06-29T09:10:00Z"/>
  <w16cex:commentExtensible w16cex:durableId="24844FD8" w16cex:dateUtc="2021-06-28T1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266F86" w16cid:durableId="24904ADC"/>
  <w16cid:commentId w16cid:paraId="5AF6AF46" w16cid:durableId="247EF774"/>
  <w16cid:commentId w16cid:paraId="75CAE173" w16cid:durableId="247AEA59"/>
  <w16cid:commentId w16cid:paraId="0337FA68" w16cid:durableId="247AEC3E"/>
  <w16cid:commentId w16cid:paraId="021488A2" w16cid:durableId="2491952F"/>
  <w16cid:commentId w16cid:paraId="17DEAB2A" w16cid:durableId="24856B8F"/>
  <w16cid:commentId w16cid:paraId="54593BC7" w16cid:durableId="24856BDA"/>
  <w16cid:commentId w16cid:paraId="7E57331B" w16cid:durableId="24904914"/>
  <w16cid:commentId w16cid:paraId="11863C7B" w16cid:durableId="2491A904"/>
  <w16cid:commentId w16cid:paraId="375BF279" w16cid:durableId="24919558"/>
  <w16cid:commentId w16cid:paraId="42FDE6A4" w16cid:durableId="2491958A"/>
  <w16cid:commentId w16cid:paraId="555D3EF2" w16cid:durableId="24919635"/>
  <w16cid:commentId w16cid:paraId="0F7660CE" w16cid:durableId="2484A32F"/>
  <w16cid:commentId w16cid:paraId="79C19258" w16cid:durableId="248EA2A9"/>
  <w16cid:commentId w16cid:paraId="4455B8D7" w16cid:durableId="2491954E"/>
  <w16cid:commentId w16cid:paraId="59369AD2" w16cid:durableId="2491961C"/>
  <w16cid:commentId w16cid:paraId="18FCF822" w16cid:durableId="24903CF2"/>
  <w16cid:commentId w16cid:paraId="4C36B7B9" w16cid:durableId="2485702C"/>
  <w16cid:commentId w16cid:paraId="704E0544" w16cid:durableId="24844F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DA060C" w14:textId="77777777" w:rsidR="004775F6" w:rsidRDefault="004775F6" w:rsidP="00643C2E">
      <w:r>
        <w:separator/>
      </w:r>
    </w:p>
  </w:endnote>
  <w:endnote w:type="continuationSeparator" w:id="0">
    <w:p w14:paraId="65E253B1" w14:textId="77777777" w:rsidR="004775F6" w:rsidRDefault="004775F6" w:rsidP="00643C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2474D2" w14:textId="77777777" w:rsidR="004775F6" w:rsidRDefault="004775F6" w:rsidP="00643C2E">
      <w:r>
        <w:separator/>
      </w:r>
    </w:p>
  </w:footnote>
  <w:footnote w:type="continuationSeparator" w:id="0">
    <w:p w14:paraId="6027FDDA" w14:textId="77777777" w:rsidR="004775F6" w:rsidRDefault="004775F6" w:rsidP="00643C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9A4EF5"/>
    <w:multiLevelType w:val="hybridMultilevel"/>
    <w:tmpl w:val="B2DC168C"/>
    <w:lvl w:ilvl="0" w:tplc="F9DC182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AE5B78"/>
    <w:multiLevelType w:val="hybridMultilevel"/>
    <w:tmpl w:val="82407164"/>
    <w:lvl w:ilvl="0" w:tplc="4F642FB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0B8081D"/>
    <w:multiLevelType w:val="hybridMultilevel"/>
    <w:tmpl w:val="93F25450"/>
    <w:lvl w:ilvl="0" w:tplc="C0064EA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8157102"/>
    <w:multiLevelType w:val="hybridMultilevel"/>
    <w:tmpl w:val="B4769DAE"/>
    <w:lvl w:ilvl="0" w:tplc="0F80025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3157947"/>
    <w:multiLevelType w:val="hybridMultilevel"/>
    <w:tmpl w:val="5066BE40"/>
    <w:lvl w:ilvl="0" w:tplc="3BA80F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D1C0FF8"/>
    <w:multiLevelType w:val="hybridMultilevel"/>
    <w:tmpl w:val="37AE6668"/>
    <w:lvl w:ilvl="0" w:tplc="EB04A9B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0215FAD"/>
    <w:multiLevelType w:val="hybridMultilevel"/>
    <w:tmpl w:val="851E6670"/>
    <w:lvl w:ilvl="0" w:tplc="617C5A3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3"/>
  </w:num>
  <w:num w:numId="4">
    <w:abstractNumId w:val="0"/>
  </w:num>
  <w:num w:numId="5">
    <w:abstractNumId w:val="2"/>
  </w:num>
  <w:num w:numId="6">
    <w:abstractNumId w:val="5"/>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5D4"/>
    <w:rsid w:val="00005418"/>
    <w:rsid w:val="000069CD"/>
    <w:rsid w:val="000071EB"/>
    <w:rsid w:val="00012050"/>
    <w:rsid w:val="00014408"/>
    <w:rsid w:val="0001610F"/>
    <w:rsid w:val="000165DA"/>
    <w:rsid w:val="0001669F"/>
    <w:rsid w:val="00016FD3"/>
    <w:rsid w:val="00022A40"/>
    <w:rsid w:val="00027039"/>
    <w:rsid w:val="00027AFB"/>
    <w:rsid w:val="00030C40"/>
    <w:rsid w:val="0003381C"/>
    <w:rsid w:val="00040220"/>
    <w:rsid w:val="000416E3"/>
    <w:rsid w:val="00042063"/>
    <w:rsid w:val="00042D2F"/>
    <w:rsid w:val="000459E3"/>
    <w:rsid w:val="00051713"/>
    <w:rsid w:val="00056458"/>
    <w:rsid w:val="00062799"/>
    <w:rsid w:val="00063B62"/>
    <w:rsid w:val="00067C8E"/>
    <w:rsid w:val="00071E5A"/>
    <w:rsid w:val="0007229D"/>
    <w:rsid w:val="00072F6A"/>
    <w:rsid w:val="00074F2A"/>
    <w:rsid w:val="00076234"/>
    <w:rsid w:val="0007695D"/>
    <w:rsid w:val="00082678"/>
    <w:rsid w:val="000875FE"/>
    <w:rsid w:val="000878B5"/>
    <w:rsid w:val="00091F65"/>
    <w:rsid w:val="0009609B"/>
    <w:rsid w:val="00096263"/>
    <w:rsid w:val="0009699A"/>
    <w:rsid w:val="000A2DB8"/>
    <w:rsid w:val="000A31EC"/>
    <w:rsid w:val="000A4CFC"/>
    <w:rsid w:val="000A7062"/>
    <w:rsid w:val="000B027A"/>
    <w:rsid w:val="000B03A7"/>
    <w:rsid w:val="000B263C"/>
    <w:rsid w:val="000B4709"/>
    <w:rsid w:val="000C199D"/>
    <w:rsid w:val="000C377C"/>
    <w:rsid w:val="000C553F"/>
    <w:rsid w:val="000C7B53"/>
    <w:rsid w:val="000D68A2"/>
    <w:rsid w:val="000D7628"/>
    <w:rsid w:val="000E48CA"/>
    <w:rsid w:val="000E57BD"/>
    <w:rsid w:val="000E7ECC"/>
    <w:rsid w:val="000F2EF0"/>
    <w:rsid w:val="000F5906"/>
    <w:rsid w:val="000F5D88"/>
    <w:rsid w:val="00101542"/>
    <w:rsid w:val="00103700"/>
    <w:rsid w:val="0011284E"/>
    <w:rsid w:val="001144C7"/>
    <w:rsid w:val="00115F46"/>
    <w:rsid w:val="001175D4"/>
    <w:rsid w:val="00117E85"/>
    <w:rsid w:val="00123353"/>
    <w:rsid w:val="00125122"/>
    <w:rsid w:val="00127F6E"/>
    <w:rsid w:val="00130142"/>
    <w:rsid w:val="001302BB"/>
    <w:rsid w:val="001305A8"/>
    <w:rsid w:val="0013615D"/>
    <w:rsid w:val="00140CDF"/>
    <w:rsid w:val="00142443"/>
    <w:rsid w:val="00142A10"/>
    <w:rsid w:val="00143714"/>
    <w:rsid w:val="00143C11"/>
    <w:rsid w:val="001451F6"/>
    <w:rsid w:val="00151939"/>
    <w:rsid w:val="00155455"/>
    <w:rsid w:val="00156713"/>
    <w:rsid w:val="001571F2"/>
    <w:rsid w:val="001614E9"/>
    <w:rsid w:val="00161C06"/>
    <w:rsid w:val="00165BF2"/>
    <w:rsid w:val="00166412"/>
    <w:rsid w:val="00166F0F"/>
    <w:rsid w:val="001729CC"/>
    <w:rsid w:val="0017604E"/>
    <w:rsid w:val="00182334"/>
    <w:rsid w:val="001825CA"/>
    <w:rsid w:val="00182E8C"/>
    <w:rsid w:val="00183390"/>
    <w:rsid w:val="00183C70"/>
    <w:rsid w:val="00190081"/>
    <w:rsid w:val="00195CE5"/>
    <w:rsid w:val="001A1191"/>
    <w:rsid w:val="001B17D7"/>
    <w:rsid w:val="001B286C"/>
    <w:rsid w:val="001B5341"/>
    <w:rsid w:val="001B7366"/>
    <w:rsid w:val="001C063F"/>
    <w:rsid w:val="001D07DC"/>
    <w:rsid w:val="001D1D4D"/>
    <w:rsid w:val="001D40A2"/>
    <w:rsid w:val="001E02BD"/>
    <w:rsid w:val="001E0380"/>
    <w:rsid w:val="001E0F93"/>
    <w:rsid w:val="001E1663"/>
    <w:rsid w:val="001E744C"/>
    <w:rsid w:val="001F160F"/>
    <w:rsid w:val="001F4FB5"/>
    <w:rsid w:val="00200A32"/>
    <w:rsid w:val="00202782"/>
    <w:rsid w:val="0020572C"/>
    <w:rsid w:val="00205D5E"/>
    <w:rsid w:val="0020652C"/>
    <w:rsid w:val="00206C24"/>
    <w:rsid w:val="0020739A"/>
    <w:rsid w:val="002101B0"/>
    <w:rsid w:val="00214B2D"/>
    <w:rsid w:val="00214C4A"/>
    <w:rsid w:val="0021510F"/>
    <w:rsid w:val="00215164"/>
    <w:rsid w:val="0021538B"/>
    <w:rsid w:val="0022311E"/>
    <w:rsid w:val="00223EBA"/>
    <w:rsid w:val="00224A19"/>
    <w:rsid w:val="00225331"/>
    <w:rsid w:val="00226125"/>
    <w:rsid w:val="00232425"/>
    <w:rsid w:val="002328F7"/>
    <w:rsid w:val="00235D85"/>
    <w:rsid w:val="002406D5"/>
    <w:rsid w:val="002447CA"/>
    <w:rsid w:val="00254556"/>
    <w:rsid w:val="00260863"/>
    <w:rsid w:val="002609D8"/>
    <w:rsid w:val="00262F77"/>
    <w:rsid w:val="002631C4"/>
    <w:rsid w:val="00264266"/>
    <w:rsid w:val="00264421"/>
    <w:rsid w:val="0026635D"/>
    <w:rsid w:val="00267346"/>
    <w:rsid w:val="00267D0E"/>
    <w:rsid w:val="002731AC"/>
    <w:rsid w:val="0027381C"/>
    <w:rsid w:val="002742C5"/>
    <w:rsid w:val="00275362"/>
    <w:rsid w:val="00277C97"/>
    <w:rsid w:val="0028171D"/>
    <w:rsid w:val="00282CDB"/>
    <w:rsid w:val="00284D13"/>
    <w:rsid w:val="00285E4F"/>
    <w:rsid w:val="0028682C"/>
    <w:rsid w:val="00290AEC"/>
    <w:rsid w:val="00291609"/>
    <w:rsid w:val="00291988"/>
    <w:rsid w:val="002A406C"/>
    <w:rsid w:val="002A4EB9"/>
    <w:rsid w:val="002B142F"/>
    <w:rsid w:val="002B2470"/>
    <w:rsid w:val="002B407B"/>
    <w:rsid w:val="002B4DDF"/>
    <w:rsid w:val="002B580A"/>
    <w:rsid w:val="002B7CAD"/>
    <w:rsid w:val="002C0194"/>
    <w:rsid w:val="002C057F"/>
    <w:rsid w:val="002C2C75"/>
    <w:rsid w:val="002C387E"/>
    <w:rsid w:val="002D1F34"/>
    <w:rsid w:val="002D1F52"/>
    <w:rsid w:val="002D263D"/>
    <w:rsid w:val="002D3346"/>
    <w:rsid w:val="002D5878"/>
    <w:rsid w:val="002D786F"/>
    <w:rsid w:val="002E2103"/>
    <w:rsid w:val="002E214F"/>
    <w:rsid w:val="002E2D46"/>
    <w:rsid w:val="002E6D61"/>
    <w:rsid w:val="002F708D"/>
    <w:rsid w:val="002F73CD"/>
    <w:rsid w:val="002F775E"/>
    <w:rsid w:val="0030021C"/>
    <w:rsid w:val="00300D37"/>
    <w:rsid w:val="00302ABB"/>
    <w:rsid w:val="00310BD4"/>
    <w:rsid w:val="00310D1C"/>
    <w:rsid w:val="003129D5"/>
    <w:rsid w:val="00313433"/>
    <w:rsid w:val="00314053"/>
    <w:rsid w:val="00314641"/>
    <w:rsid w:val="00316743"/>
    <w:rsid w:val="00321316"/>
    <w:rsid w:val="00323899"/>
    <w:rsid w:val="00324DDE"/>
    <w:rsid w:val="003254A7"/>
    <w:rsid w:val="00327DE4"/>
    <w:rsid w:val="00336A2A"/>
    <w:rsid w:val="00342719"/>
    <w:rsid w:val="00343846"/>
    <w:rsid w:val="00347414"/>
    <w:rsid w:val="00347AAF"/>
    <w:rsid w:val="0035093F"/>
    <w:rsid w:val="00353F23"/>
    <w:rsid w:val="00354B40"/>
    <w:rsid w:val="00354D04"/>
    <w:rsid w:val="00364898"/>
    <w:rsid w:val="00366264"/>
    <w:rsid w:val="00367315"/>
    <w:rsid w:val="00371115"/>
    <w:rsid w:val="0037167C"/>
    <w:rsid w:val="00371AE4"/>
    <w:rsid w:val="00372DF5"/>
    <w:rsid w:val="00373983"/>
    <w:rsid w:val="0037489A"/>
    <w:rsid w:val="00376119"/>
    <w:rsid w:val="00380721"/>
    <w:rsid w:val="00381257"/>
    <w:rsid w:val="003813E2"/>
    <w:rsid w:val="003830F8"/>
    <w:rsid w:val="0038378E"/>
    <w:rsid w:val="00386F06"/>
    <w:rsid w:val="00392698"/>
    <w:rsid w:val="00392A36"/>
    <w:rsid w:val="003960FC"/>
    <w:rsid w:val="0039682C"/>
    <w:rsid w:val="003A234C"/>
    <w:rsid w:val="003A4654"/>
    <w:rsid w:val="003A52E8"/>
    <w:rsid w:val="003A5A47"/>
    <w:rsid w:val="003A5B30"/>
    <w:rsid w:val="003A7F86"/>
    <w:rsid w:val="003B1236"/>
    <w:rsid w:val="003B1EA3"/>
    <w:rsid w:val="003B61DB"/>
    <w:rsid w:val="003C4A18"/>
    <w:rsid w:val="003C68A1"/>
    <w:rsid w:val="003C73FB"/>
    <w:rsid w:val="003D1460"/>
    <w:rsid w:val="003D2C2E"/>
    <w:rsid w:val="003E4EF0"/>
    <w:rsid w:val="003E527D"/>
    <w:rsid w:val="003E723A"/>
    <w:rsid w:val="003F153F"/>
    <w:rsid w:val="003F776F"/>
    <w:rsid w:val="004018E3"/>
    <w:rsid w:val="00402417"/>
    <w:rsid w:val="00404611"/>
    <w:rsid w:val="004073F9"/>
    <w:rsid w:val="00411AB8"/>
    <w:rsid w:val="00421E4B"/>
    <w:rsid w:val="00423A0A"/>
    <w:rsid w:val="00424488"/>
    <w:rsid w:val="00425DB9"/>
    <w:rsid w:val="00426D24"/>
    <w:rsid w:val="004274D6"/>
    <w:rsid w:val="004303AF"/>
    <w:rsid w:val="004306AF"/>
    <w:rsid w:val="004352D1"/>
    <w:rsid w:val="004358AE"/>
    <w:rsid w:val="00436B95"/>
    <w:rsid w:val="004404C4"/>
    <w:rsid w:val="0044342E"/>
    <w:rsid w:val="0044408B"/>
    <w:rsid w:val="0045008F"/>
    <w:rsid w:val="00451A15"/>
    <w:rsid w:val="00453AA8"/>
    <w:rsid w:val="00456368"/>
    <w:rsid w:val="00457CC6"/>
    <w:rsid w:val="00460008"/>
    <w:rsid w:val="00460FF7"/>
    <w:rsid w:val="00462B7A"/>
    <w:rsid w:val="0046382F"/>
    <w:rsid w:val="00466C2C"/>
    <w:rsid w:val="004700B8"/>
    <w:rsid w:val="00470781"/>
    <w:rsid w:val="00473044"/>
    <w:rsid w:val="00473BD1"/>
    <w:rsid w:val="00475839"/>
    <w:rsid w:val="0047712C"/>
    <w:rsid w:val="004775F6"/>
    <w:rsid w:val="00477CA7"/>
    <w:rsid w:val="00477CE5"/>
    <w:rsid w:val="00480F3E"/>
    <w:rsid w:val="0048165C"/>
    <w:rsid w:val="00483001"/>
    <w:rsid w:val="004831FF"/>
    <w:rsid w:val="00484B5C"/>
    <w:rsid w:val="0049107B"/>
    <w:rsid w:val="00492527"/>
    <w:rsid w:val="004947C8"/>
    <w:rsid w:val="004A1F41"/>
    <w:rsid w:val="004A2656"/>
    <w:rsid w:val="004A28FC"/>
    <w:rsid w:val="004A4BBA"/>
    <w:rsid w:val="004A69F3"/>
    <w:rsid w:val="004B0C70"/>
    <w:rsid w:val="004B55A9"/>
    <w:rsid w:val="004B6069"/>
    <w:rsid w:val="004B62D5"/>
    <w:rsid w:val="004B6887"/>
    <w:rsid w:val="004B6A1E"/>
    <w:rsid w:val="004B6B63"/>
    <w:rsid w:val="004B7A2B"/>
    <w:rsid w:val="004C0789"/>
    <w:rsid w:val="004C07DA"/>
    <w:rsid w:val="004C79F2"/>
    <w:rsid w:val="004D0791"/>
    <w:rsid w:val="004D0D9B"/>
    <w:rsid w:val="004D14D2"/>
    <w:rsid w:val="004D1748"/>
    <w:rsid w:val="004D1856"/>
    <w:rsid w:val="004D501A"/>
    <w:rsid w:val="004D6359"/>
    <w:rsid w:val="004D66B7"/>
    <w:rsid w:val="004E0CB6"/>
    <w:rsid w:val="004E2683"/>
    <w:rsid w:val="004E3CA9"/>
    <w:rsid w:val="004E4A65"/>
    <w:rsid w:val="004E581C"/>
    <w:rsid w:val="004E70BA"/>
    <w:rsid w:val="004E7DF5"/>
    <w:rsid w:val="004F0029"/>
    <w:rsid w:val="004F1C3D"/>
    <w:rsid w:val="004F444B"/>
    <w:rsid w:val="004F463F"/>
    <w:rsid w:val="004F4774"/>
    <w:rsid w:val="004F6426"/>
    <w:rsid w:val="00500DE9"/>
    <w:rsid w:val="00501242"/>
    <w:rsid w:val="00501C41"/>
    <w:rsid w:val="00505777"/>
    <w:rsid w:val="00505C07"/>
    <w:rsid w:val="00510869"/>
    <w:rsid w:val="00516094"/>
    <w:rsid w:val="00517CA2"/>
    <w:rsid w:val="005201B7"/>
    <w:rsid w:val="005217ED"/>
    <w:rsid w:val="00521858"/>
    <w:rsid w:val="0052358F"/>
    <w:rsid w:val="00525A98"/>
    <w:rsid w:val="00527753"/>
    <w:rsid w:val="00527BAF"/>
    <w:rsid w:val="005331AF"/>
    <w:rsid w:val="00533898"/>
    <w:rsid w:val="00535D57"/>
    <w:rsid w:val="00543253"/>
    <w:rsid w:val="00544770"/>
    <w:rsid w:val="00545428"/>
    <w:rsid w:val="0054604D"/>
    <w:rsid w:val="0054648D"/>
    <w:rsid w:val="00546923"/>
    <w:rsid w:val="0055341F"/>
    <w:rsid w:val="0055376A"/>
    <w:rsid w:val="005544B1"/>
    <w:rsid w:val="00557B9D"/>
    <w:rsid w:val="00562413"/>
    <w:rsid w:val="00562B0B"/>
    <w:rsid w:val="00562C82"/>
    <w:rsid w:val="0056502E"/>
    <w:rsid w:val="00566DFF"/>
    <w:rsid w:val="00573978"/>
    <w:rsid w:val="0057561F"/>
    <w:rsid w:val="0058016D"/>
    <w:rsid w:val="00582165"/>
    <w:rsid w:val="0058264C"/>
    <w:rsid w:val="005848F2"/>
    <w:rsid w:val="005849C8"/>
    <w:rsid w:val="00586B3B"/>
    <w:rsid w:val="00587128"/>
    <w:rsid w:val="0059415D"/>
    <w:rsid w:val="00595595"/>
    <w:rsid w:val="00595C26"/>
    <w:rsid w:val="005960B0"/>
    <w:rsid w:val="00596958"/>
    <w:rsid w:val="00596CA2"/>
    <w:rsid w:val="00597500"/>
    <w:rsid w:val="005A2316"/>
    <w:rsid w:val="005A737C"/>
    <w:rsid w:val="005B2D71"/>
    <w:rsid w:val="005B4D4D"/>
    <w:rsid w:val="005B660F"/>
    <w:rsid w:val="005C15E2"/>
    <w:rsid w:val="005C1AEB"/>
    <w:rsid w:val="005C21F1"/>
    <w:rsid w:val="005C6426"/>
    <w:rsid w:val="005C7D18"/>
    <w:rsid w:val="005D68A0"/>
    <w:rsid w:val="005D6E09"/>
    <w:rsid w:val="005E1A26"/>
    <w:rsid w:val="005E2139"/>
    <w:rsid w:val="005E300C"/>
    <w:rsid w:val="005E352E"/>
    <w:rsid w:val="005E4750"/>
    <w:rsid w:val="005F0A2C"/>
    <w:rsid w:val="005F1DA6"/>
    <w:rsid w:val="005F4C82"/>
    <w:rsid w:val="005F7B24"/>
    <w:rsid w:val="005F7F1B"/>
    <w:rsid w:val="00600585"/>
    <w:rsid w:val="006016BE"/>
    <w:rsid w:val="00601832"/>
    <w:rsid w:val="00603B16"/>
    <w:rsid w:val="00605D80"/>
    <w:rsid w:val="006068D9"/>
    <w:rsid w:val="006107ED"/>
    <w:rsid w:val="00611533"/>
    <w:rsid w:val="00611CED"/>
    <w:rsid w:val="0061306E"/>
    <w:rsid w:val="00613174"/>
    <w:rsid w:val="00614DB3"/>
    <w:rsid w:val="00617C6A"/>
    <w:rsid w:val="006224CA"/>
    <w:rsid w:val="00624B17"/>
    <w:rsid w:val="006257F2"/>
    <w:rsid w:val="00625CC7"/>
    <w:rsid w:val="006265DF"/>
    <w:rsid w:val="006309A8"/>
    <w:rsid w:val="00632DB0"/>
    <w:rsid w:val="00633019"/>
    <w:rsid w:val="00634720"/>
    <w:rsid w:val="00634B8E"/>
    <w:rsid w:val="00636D0C"/>
    <w:rsid w:val="00643C2E"/>
    <w:rsid w:val="006501AB"/>
    <w:rsid w:val="00651795"/>
    <w:rsid w:val="00660F69"/>
    <w:rsid w:val="00663A01"/>
    <w:rsid w:val="0066460E"/>
    <w:rsid w:val="00667C59"/>
    <w:rsid w:val="00667F5A"/>
    <w:rsid w:val="006730C3"/>
    <w:rsid w:val="00673722"/>
    <w:rsid w:val="00674014"/>
    <w:rsid w:val="0067634D"/>
    <w:rsid w:val="00676648"/>
    <w:rsid w:val="00682AD9"/>
    <w:rsid w:val="0068437E"/>
    <w:rsid w:val="0069019A"/>
    <w:rsid w:val="00693842"/>
    <w:rsid w:val="00695370"/>
    <w:rsid w:val="0069573E"/>
    <w:rsid w:val="00696741"/>
    <w:rsid w:val="006969BA"/>
    <w:rsid w:val="006A1068"/>
    <w:rsid w:val="006A48BA"/>
    <w:rsid w:val="006A5532"/>
    <w:rsid w:val="006A55BB"/>
    <w:rsid w:val="006A5852"/>
    <w:rsid w:val="006A6B66"/>
    <w:rsid w:val="006A736E"/>
    <w:rsid w:val="006B337C"/>
    <w:rsid w:val="006B5944"/>
    <w:rsid w:val="006B7F0F"/>
    <w:rsid w:val="006C22E7"/>
    <w:rsid w:val="006C2A3B"/>
    <w:rsid w:val="006C4D3A"/>
    <w:rsid w:val="006C65B6"/>
    <w:rsid w:val="006D057C"/>
    <w:rsid w:val="006D1CB6"/>
    <w:rsid w:val="006D216E"/>
    <w:rsid w:val="006D2F99"/>
    <w:rsid w:val="006D30BB"/>
    <w:rsid w:val="006D406B"/>
    <w:rsid w:val="006D52BC"/>
    <w:rsid w:val="006D6E60"/>
    <w:rsid w:val="006E0500"/>
    <w:rsid w:val="006E2FD2"/>
    <w:rsid w:val="006E4058"/>
    <w:rsid w:val="006E7293"/>
    <w:rsid w:val="006F240D"/>
    <w:rsid w:val="006F26A8"/>
    <w:rsid w:val="006F598C"/>
    <w:rsid w:val="007010B0"/>
    <w:rsid w:val="00704ABB"/>
    <w:rsid w:val="00706203"/>
    <w:rsid w:val="00706EA2"/>
    <w:rsid w:val="007154C2"/>
    <w:rsid w:val="00716470"/>
    <w:rsid w:val="007173CB"/>
    <w:rsid w:val="00717873"/>
    <w:rsid w:val="00717B92"/>
    <w:rsid w:val="0072133B"/>
    <w:rsid w:val="007254D4"/>
    <w:rsid w:val="00730864"/>
    <w:rsid w:val="00732001"/>
    <w:rsid w:val="00732FBE"/>
    <w:rsid w:val="00733E29"/>
    <w:rsid w:val="00734456"/>
    <w:rsid w:val="00740358"/>
    <w:rsid w:val="0074076A"/>
    <w:rsid w:val="007419C5"/>
    <w:rsid w:val="00745CD5"/>
    <w:rsid w:val="00746144"/>
    <w:rsid w:val="00751930"/>
    <w:rsid w:val="0075776C"/>
    <w:rsid w:val="00760109"/>
    <w:rsid w:val="007635FD"/>
    <w:rsid w:val="00763A03"/>
    <w:rsid w:val="00764AF8"/>
    <w:rsid w:val="0076508B"/>
    <w:rsid w:val="00766C99"/>
    <w:rsid w:val="00766F81"/>
    <w:rsid w:val="007722E0"/>
    <w:rsid w:val="0077598C"/>
    <w:rsid w:val="007805A1"/>
    <w:rsid w:val="00782D48"/>
    <w:rsid w:val="007831A6"/>
    <w:rsid w:val="00786E70"/>
    <w:rsid w:val="0079186C"/>
    <w:rsid w:val="00791909"/>
    <w:rsid w:val="007948C8"/>
    <w:rsid w:val="00794CF7"/>
    <w:rsid w:val="00795C12"/>
    <w:rsid w:val="007A0196"/>
    <w:rsid w:val="007A0D2C"/>
    <w:rsid w:val="007A3C48"/>
    <w:rsid w:val="007B2E4E"/>
    <w:rsid w:val="007B3A9E"/>
    <w:rsid w:val="007C322A"/>
    <w:rsid w:val="007C45CD"/>
    <w:rsid w:val="007C45FA"/>
    <w:rsid w:val="007C7F75"/>
    <w:rsid w:val="007D379B"/>
    <w:rsid w:val="007D469C"/>
    <w:rsid w:val="007D6A3B"/>
    <w:rsid w:val="007D6C47"/>
    <w:rsid w:val="007E0BB7"/>
    <w:rsid w:val="007E147D"/>
    <w:rsid w:val="007E73E8"/>
    <w:rsid w:val="007F0971"/>
    <w:rsid w:val="007F1813"/>
    <w:rsid w:val="007F5C26"/>
    <w:rsid w:val="0080041F"/>
    <w:rsid w:val="008017D6"/>
    <w:rsid w:val="008024D2"/>
    <w:rsid w:val="00803FD3"/>
    <w:rsid w:val="00804EE2"/>
    <w:rsid w:val="00806528"/>
    <w:rsid w:val="00806DA6"/>
    <w:rsid w:val="00807368"/>
    <w:rsid w:val="008126FB"/>
    <w:rsid w:val="00813419"/>
    <w:rsid w:val="00813CCB"/>
    <w:rsid w:val="008142DD"/>
    <w:rsid w:val="00823B4C"/>
    <w:rsid w:val="00825186"/>
    <w:rsid w:val="00827880"/>
    <w:rsid w:val="00843774"/>
    <w:rsid w:val="0085004A"/>
    <w:rsid w:val="00850807"/>
    <w:rsid w:val="00851819"/>
    <w:rsid w:val="00851C74"/>
    <w:rsid w:val="00853030"/>
    <w:rsid w:val="00853A30"/>
    <w:rsid w:val="008546C9"/>
    <w:rsid w:val="008547EC"/>
    <w:rsid w:val="00861A4A"/>
    <w:rsid w:val="008621EA"/>
    <w:rsid w:val="00862E25"/>
    <w:rsid w:val="00863F0D"/>
    <w:rsid w:val="00870A65"/>
    <w:rsid w:val="008720CC"/>
    <w:rsid w:val="008747D5"/>
    <w:rsid w:val="008758BC"/>
    <w:rsid w:val="00875EA0"/>
    <w:rsid w:val="00877330"/>
    <w:rsid w:val="00881E76"/>
    <w:rsid w:val="008820A9"/>
    <w:rsid w:val="00882EFE"/>
    <w:rsid w:val="00885059"/>
    <w:rsid w:val="00890397"/>
    <w:rsid w:val="00890483"/>
    <w:rsid w:val="0089070D"/>
    <w:rsid w:val="00891900"/>
    <w:rsid w:val="00893312"/>
    <w:rsid w:val="008A2683"/>
    <w:rsid w:val="008A6307"/>
    <w:rsid w:val="008A7A29"/>
    <w:rsid w:val="008A7D6C"/>
    <w:rsid w:val="008B1F17"/>
    <w:rsid w:val="008B2850"/>
    <w:rsid w:val="008B3982"/>
    <w:rsid w:val="008B6465"/>
    <w:rsid w:val="008B723C"/>
    <w:rsid w:val="008B7AC5"/>
    <w:rsid w:val="008C29B2"/>
    <w:rsid w:val="008C33FE"/>
    <w:rsid w:val="008C4BD4"/>
    <w:rsid w:val="008C5D39"/>
    <w:rsid w:val="008C6A0F"/>
    <w:rsid w:val="008C6C48"/>
    <w:rsid w:val="008C7706"/>
    <w:rsid w:val="008C7AF3"/>
    <w:rsid w:val="008D0095"/>
    <w:rsid w:val="008D288E"/>
    <w:rsid w:val="008D4542"/>
    <w:rsid w:val="008D7836"/>
    <w:rsid w:val="008E2779"/>
    <w:rsid w:val="008E2C1F"/>
    <w:rsid w:val="008E49BA"/>
    <w:rsid w:val="008E7696"/>
    <w:rsid w:val="008E7E81"/>
    <w:rsid w:val="008F049B"/>
    <w:rsid w:val="008F0A3B"/>
    <w:rsid w:val="008F14F9"/>
    <w:rsid w:val="008F36D5"/>
    <w:rsid w:val="008F386F"/>
    <w:rsid w:val="008F5D9C"/>
    <w:rsid w:val="00900284"/>
    <w:rsid w:val="009016E8"/>
    <w:rsid w:val="0090240D"/>
    <w:rsid w:val="00903B29"/>
    <w:rsid w:val="00904804"/>
    <w:rsid w:val="00904F5D"/>
    <w:rsid w:val="009053D0"/>
    <w:rsid w:val="009074B0"/>
    <w:rsid w:val="00910BB2"/>
    <w:rsid w:val="0091165C"/>
    <w:rsid w:val="0091323C"/>
    <w:rsid w:val="00913E02"/>
    <w:rsid w:val="009164AF"/>
    <w:rsid w:val="00917AF1"/>
    <w:rsid w:val="00923AD4"/>
    <w:rsid w:val="00925EC7"/>
    <w:rsid w:val="009260B1"/>
    <w:rsid w:val="00930A87"/>
    <w:rsid w:val="0093221C"/>
    <w:rsid w:val="009325AF"/>
    <w:rsid w:val="009337CF"/>
    <w:rsid w:val="00933B66"/>
    <w:rsid w:val="00934500"/>
    <w:rsid w:val="00937599"/>
    <w:rsid w:val="00941F3B"/>
    <w:rsid w:val="00943E65"/>
    <w:rsid w:val="00951BC1"/>
    <w:rsid w:val="00951CE9"/>
    <w:rsid w:val="009524C1"/>
    <w:rsid w:val="00954968"/>
    <w:rsid w:val="00964765"/>
    <w:rsid w:val="009659F4"/>
    <w:rsid w:val="00965C87"/>
    <w:rsid w:val="00965D55"/>
    <w:rsid w:val="00972A37"/>
    <w:rsid w:val="00973B1C"/>
    <w:rsid w:val="009748E1"/>
    <w:rsid w:val="0098133A"/>
    <w:rsid w:val="00983461"/>
    <w:rsid w:val="0098470A"/>
    <w:rsid w:val="00985BE5"/>
    <w:rsid w:val="00986AF6"/>
    <w:rsid w:val="00990E33"/>
    <w:rsid w:val="00992805"/>
    <w:rsid w:val="0099447C"/>
    <w:rsid w:val="0099565F"/>
    <w:rsid w:val="009A0B3B"/>
    <w:rsid w:val="009A27B9"/>
    <w:rsid w:val="009B0E9E"/>
    <w:rsid w:val="009B4991"/>
    <w:rsid w:val="009B4B07"/>
    <w:rsid w:val="009B667F"/>
    <w:rsid w:val="009C1477"/>
    <w:rsid w:val="009C4ED5"/>
    <w:rsid w:val="009D0B3B"/>
    <w:rsid w:val="009D189A"/>
    <w:rsid w:val="009D194D"/>
    <w:rsid w:val="009D42B6"/>
    <w:rsid w:val="009D6473"/>
    <w:rsid w:val="009D67F1"/>
    <w:rsid w:val="009D698A"/>
    <w:rsid w:val="009D7FF0"/>
    <w:rsid w:val="009E035D"/>
    <w:rsid w:val="009E34BB"/>
    <w:rsid w:val="009E37E0"/>
    <w:rsid w:val="009E6BCF"/>
    <w:rsid w:val="009E6E61"/>
    <w:rsid w:val="009E721B"/>
    <w:rsid w:val="009E7BEA"/>
    <w:rsid w:val="009F120D"/>
    <w:rsid w:val="009F322E"/>
    <w:rsid w:val="009F379D"/>
    <w:rsid w:val="009F631B"/>
    <w:rsid w:val="009F678E"/>
    <w:rsid w:val="009F7045"/>
    <w:rsid w:val="00A0125A"/>
    <w:rsid w:val="00A013E1"/>
    <w:rsid w:val="00A030B2"/>
    <w:rsid w:val="00A04F46"/>
    <w:rsid w:val="00A06794"/>
    <w:rsid w:val="00A10320"/>
    <w:rsid w:val="00A1254C"/>
    <w:rsid w:val="00A14F01"/>
    <w:rsid w:val="00A15CE8"/>
    <w:rsid w:val="00A16347"/>
    <w:rsid w:val="00A201FE"/>
    <w:rsid w:val="00A23652"/>
    <w:rsid w:val="00A25765"/>
    <w:rsid w:val="00A2587E"/>
    <w:rsid w:val="00A26F32"/>
    <w:rsid w:val="00A2735D"/>
    <w:rsid w:val="00A276B6"/>
    <w:rsid w:val="00A27C60"/>
    <w:rsid w:val="00A314E3"/>
    <w:rsid w:val="00A328A4"/>
    <w:rsid w:val="00A32F95"/>
    <w:rsid w:val="00A3309E"/>
    <w:rsid w:val="00A3701F"/>
    <w:rsid w:val="00A3704C"/>
    <w:rsid w:val="00A40282"/>
    <w:rsid w:val="00A42703"/>
    <w:rsid w:val="00A439E8"/>
    <w:rsid w:val="00A4479B"/>
    <w:rsid w:val="00A44C6D"/>
    <w:rsid w:val="00A451A3"/>
    <w:rsid w:val="00A545DF"/>
    <w:rsid w:val="00A548E4"/>
    <w:rsid w:val="00A5526D"/>
    <w:rsid w:val="00A55470"/>
    <w:rsid w:val="00A55527"/>
    <w:rsid w:val="00A569D6"/>
    <w:rsid w:val="00A6005A"/>
    <w:rsid w:val="00A608F9"/>
    <w:rsid w:val="00A60CE8"/>
    <w:rsid w:val="00A638AF"/>
    <w:rsid w:val="00A64934"/>
    <w:rsid w:val="00A652B9"/>
    <w:rsid w:val="00A65DDF"/>
    <w:rsid w:val="00A72329"/>
    <w:rsid w:val="00A723A8"/>
    <w:rsid w:val="00A8082A"/>
    <w:rsid w:val="00A8490A"/>
    <w:rsid w:val="00A852B9"/>
    <w:rsid w:val="00A85449"/>
    <w:rsid w:val="00A854D0"/>
    <w:rsid w:val="00A87315"/>
    <w:rsid w:val="00A874BF"/>
    <w:rsid w:val="00A90030"/>
    <w:rsid w:val="00A9197D"/>
    <w:rsid w:val="00A93A05"/>
    <w:rsid w:val="00A944A1"/>
    <w:rsid w:val="00AA0D3C"/>
    <w:rsid w:val="00AA2688"/>
    <w:rsid w:val="00AA3E3E"/>
    <w:rsid w:val="00AA5762"/>
    <w:rsid w:val="00AA6E0A"/>
    <w:rsid w:val="00AB53ED"/>
    <w:rsid w:val="00AB6FF1"/>
    <w:rsid w:val="00AB7230"/>
    <w:rsid w:val="00AC1273"/>
    <w:rsid w:val="00AC16A2"/>
    <w:rsid w:val="00AC3C82"/>
    <w:rsid w:val="00AC673F"/>
    <w:rsid w:val="00AD262D"/>
    <w:rsid w:val="00AD28B3"/>
    <w:rsid w:val="00AD2C5E"/>
    <w:rsid w:val="00AD345E"/>
    <w:rsid w:val="00AD6E48"/>
    <w:rsid w:val="00AE041D"/>
    <w:rsid w:val="00AE1934"/>
    <w:rsid w:val="00AE7491"/>
    <w:rsid w:val="00AF0A4D"/>
    <w:rsid w:val="00AF5757"/>
    <w:rsid w:val="00AF5A8C"/>
    <w:rsid w:val="00AF652F"/>
    <w:rsid w:val="00AF7698"/>
    <w:rsid w:val="00AF7CF9"/>
    <w:rsid w:val="00B107BE"/>
    <w:rsid w:val="00B10F3D"/>
    <w:rsid w:val="00B11106"/>
    <w:rsid w:val="00B14882"/>
    <w:rsid w:val="00B176EE"/>
    <w:rsid w:val="00B208B1"/>
    <w:rsid w:val="00B221B3"/>
    <w:rsid w:val="00B232ED"/>
    <w:rsid w:val="00B24B8B"/>
    <w:rsid w:val="00B26B8D"/>
    <w:rsid w:val="00B271E9"/>
    <w:rsid w:val="00B27320"/>
    <w:rsid w:val="00B30023"/>
    <w:rsid w:val="00B301FD"/>
    <w:rsid w:val="00B3065E"/>
    <w:rsid w:val="00B31D75"/>
    <w:rsid w:val="00B33571"/>
    <w:rsid w:val="00B34010"/>
    <w:rsid w:val="00B370C9"/>
    <w:rsid w:val="00B40E34"/>
    <w:rsid w:val="00B4570A"/>
    <w:rsid w:val="00B46F0C"/>
    <w:rsid w:val="00B52B3D"/>
    <w:rsid w:val="00B53B74"/>
    <w:rsid w:val="00B53F39"/>
    <w:rsid w:val="00B5602C"/>
    <w:rsid w:val="00B611C6"/>
    <w:rsid w:val="00B63F9B"/>
    <w:rsid w:val="00B640A0"/>
    <w:rsid w:val="00B64513"/>
    <w:rsid w:val="00B64EAB"/>
    <w:rsid w:val="00B657EF"/>
    <w:rsid w:val="00B67764"/>
    <w:rsid w:val="00B67FD2"/>
    <w:rsid w:val="00B7023D"/>
    <w:rsid w:val="00B7169A"/>
    <w:rsid w:val="00B73893"/>
    <w:rsid w:val="00B747A2"/>
    <w:rsid w:val="00B755A4"/>
    <w:rsid w:val="00B84A01"/>
    <w:rsid w:val="00B85116"/>
    <w:rsid w:val="00B85FA3"/>
    <w:rsid w:val="00B86B6D"/>
    <w:rsid w:val="00B86CFF"/>
    <w:rsid w:val="00B91674"/>
    <w:rsid w:val="00B96448"/>
    <w:rsid w:val="00B97836"/>
    <w:rsid w:val="00BA1493"/>
    <w:rsid w:val="00BA4034"/>
    <w:rsid w:val="00BA5BA4"/>
    <w:rsid w:val="00BA657A"/>
    <w:rsid w:val="00BA7ADF"/>
    <w:rsid w:val="00BB081D"/>
    <w:rsid w:val="00BB1467"/>
    <w:rsid w:val="00BB55B4"/>
    <w:rsid w:val="00BB5FD3"/>
    <w:rsid w:val="00BB64FB"/>
    <w:rsid w:val="00BC2098"/>
    <w:rsid w:val="00BC2307"/>
    <w:rsid w:val="00BC3D60"/>
    <w:rsid w:val="00BC70FF"/>
    <w:rsid w:val="00BC7213"/>
    <w:rsid w:val="00BD3288"/>
    <w:rsid w:val="00BD7369"/>
    <w:rsid w:val="00BE2741"/>
    <w:rsid w:val="00BE4B9A"/>
    <w:rsid w:val="00BE515D"/>
    <w:rsid w:val="00BE66BA"/>
    <w:rsid w:val="00BE7423"/>
    <w:rsid w:val="00BF0ACF"/>
    <w:rsid w:val="00BF0C43"/>
    <w:rsid w:val="00BF57CE"/>
    <w:rsid w:val="00BF6CFE"/>
    <w:rsid w:val="00BF799A"/>
    <w:rsid w:val="00C07834"/>
    <w:rsid w:val="00C152C6"/>
    <w:rsid w:val="00C20BFF"/>
    <w:rsid w:val="00C21FFE"/>
    <w:rsid w:val="00C22C3C"/>
    <w:rsid w:val="00C23F8F"/>
    <w:rsid w:val="00C251F9"/>
    <w:rsid w:val="00C32411"/>
    <w:rsid w:val="00C343C6"/>
    <w:rsid w:val="00C343CE"/>
    <w:rsid w:val="00C3656A"/>
    <w:rsid w:val="00C369B3"/>
    <w:rsid w:val="00C414AB"/>
    <w:rsid w:val="00C446D1"/>
    <w:rsid w:val="00C453A6"/>
    <w:rsid w:val="00C470F2"/>
    <w:rsid w:val="00C47391"/>
    <w:rsid w:val="00C4774B"/>
    <w:rsid w:val="00C527BF"/>
    <w:rsid w:val="00C566A4"/>
    <w:rsid w:val="00C61364"/>
    <w:rsid w:val="00C716B5"/>
    <w:rsid w:val="00C72613"/>
    <w:rsid w:val="00C74AED"/>
    <w:rsid w:val="00C74D7E"/>
    <w:rsid w:val="00C76EBC"/>
    <w:rsid w:val="00C77890"/>
    <w:rsid w:val="00C7794E"/>
    <w:rsid w:val="00C80561"/>
    <w:rsid w:val="00C81AAE"/>
    <w:rsid w:val="00C8418B"/>
    <w:rsid w:val="00C84253"/>
    <w:rsid w:val="00C854C5"/>
    <w:rsid w:val="00C8599D"/>
    <w:rsid w:val="00C85D22"/>
    <w:rsid w:val="00C87676"/>
    <w:rsid w:val="00C90DC6"/>
    <w:rsid w:val="00C90F03"/>
    <w:rsid w:val="00C937A8"/>
    <w:rsid w:val="00C93AF8"/>
    <w:rsid w:val="00C94F9E"/>
    <w:rsid w:val="00C95E65"/>
    <w:rsid w:val="00C95FF9"/>
    <w:rsid w:val="00C96704"/>
    <w:rsid w:val="00CA18EF"/>
    <w:rsid w:val="00CA490D"/>
    <w:rsid w:val="00CA50DD"/>
    <w:rsid w:val="00CB351D"/>
    <w:rsid w:val="00CB5938"/>
    <w:rsid w:val="00CC2167"/>
    <w:rsid w:val="00CC2227"/>
    <w:rsid w:val="00CC2CD4"/>
    <w:rsid w:val="00CC599C"/>
    <w:rsid w:val="00CC6C1F"/>
    <w:rsid w:val="00CD0FB3"/>
    <w:rsid w:val="00CD0FFC"/>
    <w:rsid w:val="00CD3272"/>
    <w:rsid w:val="00CD4984"/>
    <w:rsid w:val="00CD73C2"/>
    <w:rsid w:val="00CE688E"/>
    <w:rsid w:val="00CF59B9"/>
    <w:rsid w:val="00CF7B4E"/>
    <w:rsid w:val="00D01628"/>
    <w:rsid w:val="00D01805"/>
    <w:rsid w:val="00D02E0F"/>
    <w:rsid w:val="00D116CC"/>
    <w:rsid w:val="00D11E9C"/>
    <w:rsid w:val="00D13244"/>
    <w:rsid w:val="00D15CD0"/>
    <w:rsid w:val="00D161DA"/>
    <w:rsid w:val="00D16228"/>
    <w:rsid w:val="00D16949"/>
    <w:rsid w:val="00D179CE"/>
    <w:rsid w:val="00D2019C"/>
    <w:rsid w:val="00D21CFA"/>
    <w:rsid w:val="00D221DC"/>
    <w:rsid w:val="00D22D8C"/>
    <w:rsid w:val="00D26341"/>
    <w:rsid w:val="00D270CB"/>
    <w:rsid w:val="00D3029F"/>
    <w:rsid w:val="00D330CA"/>
    <w:rsid w:val="00D40002"/>
    <w:rsid w:val="00D402D6"/>
    <w:rsid w:val="00D40A62"/>
    <w:rsid w:val="00D4323A"/>
    <w:rsid w:val="00D451BE"/>
    <w:rsid w:val="00D452C2"/>
    <w:rsid w:val="00D46C11"/>
    <w:rsid w:val="00D4763E"/>
    <w:rsid w:val="00D55B62"/>
    <w:rsid w:val="00D56205"/>
    <w:rsid w:val="00D56542"/>
    <w:rsid w:val="00D56BB0"/>
    <w:rsid w:val="00D60877"/>
    <w:rsid w:val="00D60E10"/>
    <w:rsid w:val="00D61756"/>
    <w:rsid w:val="00D61ED0"/>
    <w:rsid w:val="00D641B2"/>
    <w:rsid w:val="00D64612"/>
    <w:rsid w:val="00D65C92"/>
    <w:rsid w:val="00D66B40"/>
    <w:rsid w:val="00D707B2"/>
    <w:rsid w:val="00D71DC5"/>
    <w:rsid w:val="00D8156B"/>
    <w:rsid w:val="00D82F51"/>
    <w:rsid w:val="00D842C8"/>
    <w:rsid w:val="00D84743"/>
    <w:rsid w:val="00D860AB"/>
    <w:rsid w:val="00D87317"/>
    <w:rsid w:val="00D8732D"/>
    <w:rsid w:val="00D902C5"/>
    <w:rsid w:val="00D91FCB"/>
    <w:rsid w:val="00D9686A"/>
    <w:rsid w:val="00D96A94"/>
    <w:rsid w:val="00D96C7E"/>
    <w:rsid w:val="00D97466"/>
    <w:rsid w:val="00DA084F"/>
    <w:rsid w:val="00DA19FC"/>
    <w:rsid w:val="00DA5F72"/>
    <w:rsid w:val="00DA6C93"/>
    <w:rsid w:val="00DB22A9"/>
    <w:rsid w:val="00DB47A3"/>
    <w:rsid w:val="00DB58C1"/>
    <w:rsid w:val="00DB7E1B"/>
    <w:rsid w:val="00DC3D11"/>
    <w:rsid w:val="00DC4F94"/>
    <w:rsid w:val="00DC7646"/>
    <w:rsid w:val="00DD313B"/>
    <w:rsid w:val="00DD490D"/>
    <w:rsid w:val="00DD643B"/>
    <w:rsid w:val="00DD7182"/>
    <w:rsid w:val="00DE0A3A"/>
    <w:rsid w:val="00DE1F11"/>
    <w:rsid w:val="00DE38AA"/>
    <w:rsid w:val="00DE7867"/>
    <w:rsid w:val="00DF1E5D"/>
    <w:rsid w:val="00DF6BFA"/>
    <w:rsid w:val="00E02439"/>
    <w:rsid w:val="00E03F41"/>
    <w:rsid w:val="00E06952"/>
    <w:rsid w:val="00E14B91"/>
    <w:rsid w:val="00E14DC2"/>
    <w:rsid w:val="00E16398"/>
    <w:rsid w:val="00E17CA1"/>
    <w:rsid w:val="00E2181E"/>
    <w:rsid w:val="00E22848"/>
    <w:rsid w:val="00E379FD"/>
    <w:rsid w:val="00E37F5A"/>
    <w:rsid w:val="00E407CE"/>
    <w:rsid w:val="00E41B9E"/>
    <w:rsid w:val="00E42EBD"/>
    <w:rsid w:val="00E433A2"/>
    <w:rsid w:val="00E44B4A"/>
    <w:rsid w:val="00E47EA0"/>
    <w:rsid w:val="00E50913"/>
    <w:rsid w:val="00E50977"/>
    <w:rsid w:val="00E53B60"/>
    <w:rsid w:val="00E5783B"/>
    <w:rsid w:val="00E65E96"/>
    <w:rsid w:val="00E664F6"/>
    <w:rsid w:val="00E67D77"/>
    <w:rsid w:val="00E714E3"/>
    <w:rsid w:val="00E744C2"/>
    <w:rsid w:val="00E74ABE"/>
    <w:rsid w:val="00E8061D"/>
    <w:rsid w:val="00E80DFC"/>
    <w:rsid w:val="00E81EA3"/>
    <w:rsid w:val="00E83860"/>
    <w:rsid w:val="00E84158"/>
    <w:rsid w:val="00E854DA"/>
    <w:rsid w:val="00E856C2"/>
    <w:rsid w:val="00E93A34"/>
    <w:rsid w:val="00E95305"/>
    <w:rsid w:val="00EA0552"/>
    <w:rsid w:val="00EA7AFD"/>
    <w:rsid w:val="00EB3ACE"/>
    <w:rsid w:val="00EB4E1B"/>
    <w:rsid w:val="00EB52EB"/>
    <w:rsid w:val="00EB7181"/>
    <w:rsid w:val="00EB7ABC"/>
    <w:rsid w:val="00EC0E38"/>
    <w:rsid w:val="00EC5F55"/>
    <w:rsid w:val="00EC6685"/>
    <w:rsid w:val="00EC77D3"/>
    <w:rsid w:val="00ED6D8F"/>
    <w:rsid w:val="00EE0B7D"/>
    <w:rsid w:val="00EE3C0C"/>
    <w:rsid w:val="00EE3DC7"/>
    <w:rsid w:val="00EF205F"/>
    <w:rsid w:val="00EF2F00"/>
    <w:rsid w:val="00F01259"/>
    <w:rsid w:val="00F01F2D"/>
    <w:rsid w:val="00F04961"/>
    <w:rsid w:val="00F05F99"/>
    <w:rsid w:val="00F06208"/>
    <w:rsid w:val="00F06E66"/>
    <w:rsid w:val="00F152DE"/>
    <w:rsid w:val="00F167CB"/>
    <w:rsid w:val="00F1732A"/>
    <w:rsid w:val="00F17A37"/>
    <w:rsid w:val="00F20584"/>
    <w:rsid w:val="00F21EBE"/>
    <w:rsid w:val="00F22A5A"/>
    <w:rsid w:val="00F2412F"/>
    <w:rsid w:val="00F2622C"/>
    <w:rsid w:val="00F27745"/>
    <w:rsid w:val="00F31127"/>
    <w:rsid w:val="00F314EA"/>
    <w:rsid w:val="00F3230B"/>
    <w:rsid w:val="00F3665A"/>
    <w:rsid w:val="00F36F4E"/>
    <w:rsid w:val="00F37B64"/>
    <w:rsid w:val="00F4036E"/>
    <w:rsid w:val="00F40473"/>
    <w:rsid w:val="00F42737"/>
    <w:rsid w:val="00F45A77"/>
    <w:rsid w:val="00F46FA0"/>
    <w:rsid w:val="00F51075"/>
    <w:rsid w:val="00F51CFE"/>
    <w:rsid w:val="00F54664"/>
    <w:rsid w:val="00F56B3D"/>
    <w:rsid w:val="00F61959"/>
    <w:rsid w:val="00F61F66"/>
    <w:rsid w:val="00F641AA"/>
    <w:rsid w:val="00F70A4C"/>
    <w:rsid w:val="00F711F4"/>
    <w:rsid w:val="00F72D02"/>
    <w:rsid w:val="00F8090E"/>
    <w:rsid w:val="00F81080"/>
    <w:rsid w:val="00F838B9"/>
    <w:rsid w:val="00F839D7"/>
    <w:rsid w:val="00F84791"/>
    <w:rsid w:val="00F84FA6"/>
    <w:rsid w:val="00F947C0"/>
    <w:rsid w:val="00F9587D"/>
    <w:rsid w:val="00F97D08"/>
    <w:rsid w:val="00FA0A90"/>
    <w:rsid w:val="00FA0BBB"/>
    <w:rsid w:val="00FA1442"/>
    <w:rsid w:val="00FA170D"/>
    <w:rsid w:val="00FA26CE"/>
    <w:rsid w:val="00FA2B71"/>
    <w:rsid w:val="00FA530F"/>
    <w:rsid w:val="00FA5F8F"/>
    <w:rsid w:val="00FB166B"/>
    <w:rsid w:val="00FB2C14"/>
    <w:rsid w:val="00FB31FA"/>
    <w:rsid w:val="00FB5022"/>
    <w:rsid w:val="00FB6F77"/>
    <w:rsid w:val="00FB7126"/>
    <w:rsid w:val="00FB716F"/>
    <w:rsid w:val="00FC1354"/>
    <w:rsid w:val="00FC32A8"/>
    <w:rsid w:val="00FC3B4E"/>
    <w:rsid w:val="00FC4337"/>
    <w:rsid w:val="00FD1610"/>
    <w:rsid w:val="00FD3027"/>
    <w:rsid w:val="00FD7856"/>
    <w:rsid w:val="00FE2C32"/>
    <w:rsid w:val="00FE3B42"/>
    <w:rsid w:val="00FE4584"/>
    <w:rsid w:val="00FE69C0"/>
    <w:rsid w:val="00FE706A"/>
    <w:rsid w:val="00FE7313"/>
    <w:rsid w:val="00FE7ACC"/>
    <w:rsid w:val="00FF7B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5D40FB"/>
  <w15:chartTrackingRefBased/>
  <w15:docId w15:val="{FE4DC9AF-BC68-0349-AD8E-A29404689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2F77"/>
    <w:pPr>
      <w:ind w:left="720"/>
      <w:contextualSpacing/>
    </w:pPr>
  </w:style>
  <w:style w:type="character" w:styleId="CommentReference">
    <w:name w:val="annotation reference"/>
    <w:basedOn w:val="DefaultParagraphFont"/>
    <w:uiPriority w:val="99"/>
    <w:semiHidden/>
    <w:unhideWhenUsed/>
    <w:rsid w:val="00DC4F94"/>
    <w:rPr>
      <w:sz w:val="16"/>
      <w:szCs w:val="16"/>
    </w:rPr>
  </w:style>
  <w:style w:type="paragraph" w:styleId="CommentText">
    <w:name w:val="annotation text"/>
    <w:basedOn w:val="Normal"/>
    <w:link w:val="CommentTextChar"/>
    <w:uiPriority w:val="99"/>
    <w:semiHidden/>
    <w:unhideWhenUsed/>
    <w:rsid w:val="00DC4F94"/>
    <w:rPr>
      <w:sz w:val="20"/>
      <w:szCs w:val="20"/>
    </w:rPr>
  </w:style>
  <w:style w:type="character" w:customStyle="1" w:styleId="CommentTextChar">
    <w:name w:val="Comment Text Char"/>
    <w:basedOn w:val="DefaultParagraphFont"/>
    <w:link w:val="CommentText"/>
    <w:uiPriority w:val="99"/>
    <w:semiHidden/>
    <w:rsid w:val="00DC4F94"/>
    <w:rPr>
      <w:sz w:val="20"/>
      <w:szCs w:val="20"/>
    </w:rPr>
  </w:style>
  <w:style w:type="paragraph" w:styleId="CommentSubject">
    <w:name w:val="annotation subject"/>
    <w:basedOn w:val="CommentText"/>
    <w:next w:val="CommentText"/>
    <w:link w:val="CommentSubjectChar"/>
    <w:uiPriority w:val="99"/>
    <w:semiHidden/>
    <w:unhideWhenUsed/>
    <w:rsid w:val="00DC4F94"/>
    <w:rPr>
      <w:b/>
      <w:bCs/>
    </w:rPr>
  </w:style>
  <w:style w:type="character" w:customStyle="1" w:styleId="CommentSubjectChar">
    <w:name w:val="Comment Subject Char"/>
    <w:basedOn w:val="CommentTextChar"/>
    <w:link w:val="CommentSubject"/>
    <w:uiPriority w:val="99"/>
    <w:semiHidden/>
    <w:rsid w:val="00DC4F94"/>
    <w:rPr>
      <w:b/>
      <w:bCs/>
      <w:sz w:val="20"/>
      <w:szCs w:val="20"/>
    </w:rPr>
  </w:style>
  <w:style w:type="paragraph" w:styleId="PlainText">
    <w:name w:val="Plain Text"/>
    <w:basedOn w:val="Normal"/>
    <w:link w:val="PlainTextChar"/>
    <w:uiPriority w:val="99"/>
    <w:unhideWhenUsed/>
    <w:rsid w:val="00EF205F"/>
    <w:rPr>
      <w:rFonts w:ascii="Consolas" w:hAnsi="Consolas" w:cs="Consolas"/>
      <w:sz w:val="21"/>
      <w:szCs w:val="21"/>
    </w:rPr>
  </w:style>
  <w:style w:type="character" w:customStyle="1" w:styleId="PlainTextChar">
    <w:name w:val="Plain Text Char"/>
    <w:basedOn w:val="DefaultParagraphFont"/>
    <w:link w:val="PlainText"/>
    <w:uiPriority w:val="99"/>
    <w:rsid w:val="00EF205F"/>
    <w:rPr>
      <w:rFonts w:ascii="Consolas" w:hAnsi="Consolas" w:cs="Consolas"/>
      <w:sz w:val="21"/>
      <w:szCs w:val="21"/>
    </w:rPr>
  </w:style>
  <w:style w:type="table" w:styleId="TableGrid">
    <w:name w:val="Table Grid"/>
    <w:basedOn w:val="TableNormal"/>
    <w:uiPriority w:val="39"/>
    <w:rsid w:val="00EF20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985BE5"/>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eader">
    <w:name w:val="header"/>
    <w:basedOn w:val="Normal"/>
    <w:link w:val="HeaderChar"/>
    <w:uiPriority w:val="99"/>
    <w:unhideWhenUsed/>
    <w:rsid w:val="00643C2E"/>
    <w:pPr>
      <w:tabs>
        <w:tab w:val="center" w:pos="4513"/>
        <w:tab w:val="right" w:pos="9026"/>
      </w:tabs>
    </w:pPr>
  </w:style>
  <w:style w:type="character" w:customStyle="1" w:styleId="HeaderChar">
    <w:name w:val="Header Char"/>
    <w:basedOn w:val="DefaultParagraphFont"/>
    <w:link w:val="Header"/>
    <w:uiPriority w:val="99"/>
    <w:rsid w:val="00643C2E"/>
  </w:style>
  <w:style w:type="paragraph" w:styleId="Footer">
    <w:name w:val="footer"/>
    <w:basedOn w:val="Normal"/>
    <w:link w:val="FooterChar"/>
    <w:uiPriority w:val="99"/>
    <w:unhideWhenUsed/>
    <w:rsid w:val="00643C2E"/>
    <w:pPr>
      <w:tabs>
        <w:tab w:val="center" w:pos="4513"/>
        <w:tab w:val="right" w:pos="9026"/>
      </w:tabs>
    </w:pPr>
  </w:style>
  <w:style w:type="character" w:customStyle="1" w:styleId="FooterChar">
    <w:name w:val="Footer Char"/>
    <w:basedOn w:val="DefaultParagraphFont"/>
    <w:link w:val="Footer"/>
    <w:uiPriority w:val="99"/>
    <w:rsid w:val="00643C2E"/>
  </w:style>
  <w:style w:type="table" w:styleId="GridTable5Dark-Accent5">
    <w:name w:val="Grid Table 5 Dark Accent 5"/>
    <w:basedOn w:val="TableNormal"/>
    <w:uiPriority w:val="50"/>
    <w:rsid w:val="00AC127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1FF922-C50F-0146-AF9B-3D106D1D5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4</TotalTime>
  <Pages>20</Pages>
  <Words>3659</Words>
  <Characters>20858</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239</cp:revision>
  <dcterms:created xsi:type="dcterms:W3CDTF">2021-05-18T11:53:00Z</dcterms:created>
  <dcterms:modified xsi:type="dcterms:W3CDTF">2021-07-08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8a3916-b2f2-3769-827f-6c7c3e5356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